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05EE" w:rsidRDefault="001657C0">
      <w:pPr>
        <w:pStyle w:val="Title"/>
      </w:pPr>
      <w:r>
        <w:t>Scalable Peer-To-Peer Key Value Store</w:t>
      </w:r>
    </w:p>
    <w:p w:rsidR="000D05EE" w:rsidRDefault="001657C0">
      <w:pPr>
        <w:pStyle w:val="Name"/>
      </w:pPr>
      <w:r>
        <w:t>Roy Langa</w:t>
      </w:r>
    </w:p>
    <w:p w:rsidR="000D05EE" w:rsidRDefault="000D05EE">
      <w:pPr>
        <w:pStyle w:val="Standard"/>
      </w:pPr>
    </w:p>
    <w:p w:rsidR="000D05EE" w:rsidRDefault="000D05EE">
      <w:pPr>
        <w:pStyle w:val="Standard"/>
      </w:pPr>
    </w:p>
    <w:p w:rsidR="000D05EE" w:rsidRDefault="000D05EE">
      <w:pPr>
        <w:pStyle w:val="Standard"/>
      </w:pPr>
    </w:p>
    <w:p w:rsidR="000D05EE" w:rsidRDefault="001657C0">
      <w:pPr>
        <w:pStyle w:val="firstPage"/>
      </w:pPr>
      <w:r>
        <w:t>Submitted for the Degree of Master of Science in</w:t>
      </w:r>
    </w:p>
    <w:p w:rsidR="000D05EE" w:rsidRDefault="000D05EE">
      <w:pPr>
        <w:pStyle w:val="Standard"/>
        <w:ind w:firstLine="0"/>
        <w:jc w:val="center"/>
        <w:rPr>
          <w:lang w:val="en-US"/>
        </w:rPr>
      </w:pPr>
    </w:p>
    <w:p w:rsidR="000D05EE" w:rsidRDefault="001657C0">
      <w:pPr>
        <w:pStyle w:val="Name"/>
      </w:pPr>
      <w:r>
        <w:t>Distributed and Networked Systems</w:t>
      </w: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1657C0">
      <w:pPr>
        <w:pStyle w:val="Standard"/>
        <w:spacing w:line="240" w:lineRule="auto"/>
        <w:ind w:firstLine="0"/>
        <w:jc w:val="center"/>
      </w:pPr>
      <w:r>
        <w:rPr>
          <w:noProof/>
        </w:rPr>
        <w:drawing>
          <wp:inline distT="0" distB="0" distL="0" distR="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rsidR="000D05EE" w:rsidRDefault="000D05EE">
      <w:pPr>
        <w:pStyle w:val="Standard"/>
        <w:ind w:firstLine="0"/>
      </w:pPr>
    </w:p>
    <w:p w:rsidR="000D05EE" w:rsidRDefault="001657C0">
      <w:pPr>
        <w:pStyle w:val="firstPage"/>
      </w:pPr>
      <w:r>
        <w:t>Department of Computer Science</w:t>
      </w:r>
    </w:p>
    <w:p w:rsidR="000D05EE" w:rsidRDefault="001657C0">
      <w:pPr>
        <w:pStyle w:val="firstPage"/>
      </w:pPr>
      <w:r>
        <w:t>Royal Holloway University of London</w:t>
      </w:r>
    </w:p>
    <w:p w:rsidR="000D05EE" w:rsidRDefault="001657C0">
      <w:pPr>
        <w:pStyle w:val="firstPage"/>
      </w:pPr>
      <w:r>
        <w:t>Egham, Surrey TW20 0EX, UK</w:t>
      </w:r>
    </w:p>
    <w:p w:rsidR="000D05EE" w:rsidRDefault="000D05EE">
      <w:pPr>
        <w:pStyle w:val="firstPage"/>
      </w:pPr>
    </w:p>
    <w:p w:rsidR="000D05EE" w:rsidRDefault="001657C0">
      <w:pPr>
        <w:pStyle w:val="firstPage"/>
      </w:pPr>
      <w:r>
        <w:t>June 16, 2020</w:t>
      </w:r>
    </w:p>
    <w:p w:rsidR="000D05EE" w:rsidRDefault="000D05EE">
      <w:pPr>
        <w:pStyle w:val="Standard"/>
        <w:ind w:firstLine="0"/>
      </w:pPr>
    </w:p>
    <w:p w:rsidR="000D05EE" w:rsidRDefault="000D05EE">
      <w:pPr>
        <w:pStyle w:val="Standard"/>
        <w:pageBreakBefore/>
        <w:spacing w:line="240" w:lineRule="auto"/>
        <w:ind w:firstLine="0"/>
        <w:jc w:val="left"/>
        <w:rPr>
          <w:b/>
          <w:sz w:val="32"/>
          <w:szCs w:val="32"/>
        </w:rPr>
      </w:pPr>
    </w:p>
    <w:p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rsidR="000D05EE" w:rsidRDefault="001657C0">
      <w:pPr>
        <w:pStyle w:val="Standard"/>
        <w:rPr>
          <w:lang w:val="en-US"/>
        </w:rPr>
      </w:pPr>
      <w:r>
        <w:rPr>
          <w:lang w:val="en-US"/>
        </w:rPr>
        <w:t>This report has been prepared on the basis of my own work.  Where other published and unpublished source materials have been used, these have been acknowledged.</w:t>
      </w:r>
    </w:p>
    <w:p w:rsidR="000D05EE" w:rsidRDefault="000D05EE">
      <w:pPr>
        <w:pStyle w:val="Standard"/>
        <w:rPr>
          <w:lang w:val="en-US"/>
        </w:rPr>
      </w:pPr>
    </w:p>
    <w:p w:rsidR="000D05EE" w:rsidRDefault="001657C0">
      <w:pPr>
        <w:pStyle w:val="Standard"/>
      </w:pPr>
      <w:r>
        <w:rPr>
          <w:b/>
          <w:lang w:val="en-US"/>
        </w:rPr>
        <w:t>Word Count</w:t>
      </w:r>
      <w:r>
        <w:rPr>
          <w:lang w:val="en-US"/>
        </w:rPr>
        <w:t>:</w:t>
      </w:r>
    </w:p>
    <w:p w:rsidR="000D05EE" w:rsidRDefault="000D05EE">
      <w:pPr>
        <w:pStyle w:val="Standard"/>
        <w:rPr>
          <w:lang w:val="en-US"/>
        </w:rPr>
      </w:pPr>
    </w:p>
    <w:p w:rsidR="000D05EE" w:rsidRDefault="001657C0">
      <w:pPr>
        <w:pStyle w:val="Standard"/>
      </w:pPr>
      <w:r>
        <w:rPr>
          <w:b/>
          <w:lang w:val="en-US"/>
        </w:rPr>
        <w:t>Student Name</w:t>
      </w:r>
      <w:r>
        <w:rPr>
          <w:lang w:val="en-US"/>
        </w:rPr>
        <w:t>: Roy Langa</w:t>
      </w:r>
    </w:p>
    <w:p w:rsidR="000D05EE" w:rsidRDefault="000D05EE">
      <w:pPr>
        <w:pStyle w:val="Standard"/>
        <w:rPr>
          <w:lang w:val="en-US"/>
        </w:rPr>
      </w:pPr>
    </w:p>
    <w:p w:rsidR="000D05EE" w:rsidRDefault="001657C0">
      <w:pPr>
        <w:pStyle w:val="Standard"/>
      </w:pPr>
      <w:r>
        <w:rPr>
          <w:b/>
          <w:lang w:val="en-US"/>
        </w:rPr>
        <w:t>Date of Submission</w:t>
      </w:r>
      <w:r>
        <w:rPr>
          <w:lang w:val="en-US"/>
        </w:rPr>
        <w:t>:</w:t>
      </w:r>
    </w:p>
    <w:p w:rsidR="000D05EE" w:rsidRDefault="000D05EE">
      <w:pPr>
        <w:pStyle w:val="Standard"/>
        <w:rPr>
          <w:lang w:val="en-US"/>
        </w:rPr>
      </w:pPr>
    </w:p>
    <w:p w:rsidR="000D05EE" w:rsidRDefault="000D05EE">
      <w:pPr>
        <w:pStyle w:val="Standard"/>
        <w:rPr>
          <w:lang w:val="en-US"/>
        </w:rPr>
      </w:pPr>
    </w:p>
    <w:p w:rsidR="000D05EE" w:rsidRDefault="001657C0">
      <w:pPr>
        <w:pStyle w:val="Standard"/>
      </w:pPr>
      <w:r>
        <w:rPr>
          <w:b/>
          <w:lang w:val="en-US"/>
        </w:rPr>
        <w:t>Signature</w:t>
      </w:r>
      <w:r>
        <w:rPr>
          <w:lang w:val="en-US"/>
        </w:rPr>
        <w:t>:</w:t>
      </w:r>
    </w:p>
    <w:p w:rsidR="000D05EE" w:rsidRDefault="000D05EE">
      <w:pPr>
        <w:pStyle w:val="Standard"/>
        <w:rPr>
          <w:lang w:val="en-US"/>
        </w:rPr>
      </w:pPr>
    </w:p>
    <w:p w:rsidR="000D05EE" w:rsidRDefault="000D05EE">
      <w:pPr>
        <w:pStyle w:val="Standard"/>
      </w:pPr>
    </w:p>
    <w:p w:rsidR="000D05EE" w:rsidRDefault="001657C0">
      <w:pPr>
        <w:pStyle w:val="Standard"/>
        <w:pageBreakBefore/>
        <w:spacing w:after="240" w:line="240" w:lineRule="auto"/>
        <w:ind w:firstLine="0"/>
        <w:jc w:val="center"/>
        <w:rPr>
          <w:b/>
          <w:sz w:val="32"/>
          <w:szCs w:val="32"/>
        </w:rPr>
      </w:pPr>
      <w:r>
        <w:rPr>
          <w:b/>
          <w:sz w:val="32"/>
          <w:szCs w:val="32"/>
        </w:rPr>
        <w:lastRenderedPageBreak/>
        <w:t>Abstract</w:t>
      </w:r>
    </w:p>
    <w:p w:rsidR="000D05EE" w:rsidRDefault="001657C0">
      <w:pPr>
        <w:pStyle w:val="Standard"/>
        <w:ind w:firstLine="0"/>
      </w:pPr>
      <w:r>
        <w:t xml:space="preserve">It has now become a </w:t>
      </w:r>
      <w:r w:rsidR="00FF0026">
        <w:t>well-established</w:t>
      </w:r>
      <w:r>
        <w:t xml:space="preserve"> fact that the expansion of the internet, coupled with the adoption of IoT (Internet of Things) technologies, has also </w:t>
      </w:r>
      <w:r w:rsidR="00FF0026">
        <w:t>led</w:t>
      </w:r>
      <w:r>
        <w:t xml:space="preserve"> to a rapid increase in the amount of data being generated. A report by IDC </w:t>
      </w:r>
      <w:r w:rsidR="00542548">
        <w:fldChar w:fldCharType="begin" w:fldLock="1"/>
      </w:r>
      <w:r w:rsidR="00542548">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rsidR="00542548">
        <w:fldChar w:fldCharType="separate"/>
      </w:r>
      <w:r w:rsidR="00542548" w:rsidRPr="00542548">
        <w:rPr>
          <w:noProof/>
        </w:rPr>
        <w:t>[1]</w:t>
      </w:r>
      <w:r w:rsidR="00542548">
        <w:fldChar w:fldCharType="end"/>
      </w:r>
      <w:r>
        <w:t xml:space="preserve">⁠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 </w:t>
      </w:r>
      <w:r w:rsidR="00542548">
        <w:fldChar w:fldCharType="begin" w:fldLock="1"/>
      </w:r>
      <w:r w:rsidR="00542548">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rsidR="00542548">
        <w:fldChar w:fldCharType="separate"/>
      </w:r>
      <w:r w:rsidR="00542548" w:rsidRPr="00542548">
        <w:rPr>
          <w:noProof/>
        </w:rPr>
        <w:t>[2]</w:t>
      </w:r>
      <w:r w:rsidR="00542548">
        <w:fldChar w:fldCharType="end"/>
      </w:r>
      <w:r>
        <w:t xml:space="preserve"> highlights the data quantities in numbers. For examples, on average every minute, 4.5 million videos are watched on YouTube, 694,444 hours of video is streamed on Netflix 55,140 photos are posted on Instagram⁠.</w:t>
      </w:r>
    </w:p>
    <w:p w:rsidR="000D05EE" w:rsidRDefault="000D05EE">
      <w:pPr>
        <w:pStyle w:val="Standard"/>
        <w:ind w:firstLine="0"/>
      </w:pPr>
    </w:p>
    <w:p w:rsidR="000D05EE" w:rsidRDefault="001657C0">
      <w:pPr>
        <w:pStyle w:val="Standard"/>
        <w:ind w:firstLine="0"/>
      </w:pPr>
      <w:r>
        <w:t xml:space="preserve">Storage of data at this scale would run into issues if the traditional centralised storage model is used; such as performance </w:t>
      </w:r>
      <w:r w:rsidR="00FF0026">
        <w:t>bottlenecks</w:t>
      </w:r>
      <w:r>
        <w:t xml:space="preserve"> with sudden/gradual growths in demand, a single point of failure either through Denial of Service (DoS) attacks or server crashes. Fortunately, </w:t>
      </w:r>
      <w:r w:rsidR="00FF0026">
        <w:t>several</w:t>
      </w:r>
      <w:r>
        <w:t xml:space="preserve"> alternative storage mechanisms have been proposed to handle the peer-to-peer nature of devices on the internet and the transient nature of peers.</w:t>
      </w:r>
    </w:p>
    <w:p w:rsidR="000D05EE" w:rsidRDefault="000D05EE">
      <w:pPr>
        <w:pStyle w:val="Standard"/>
        <w:ind w:firstLine="0"/>
      </w:pPr>
    </w:p>
    <w:p w:rsidR="000D05EE" w:rsidRDefault="001657C0">
      <w:pPr>
        <w:pStyle w:val="Standard"/>
        <w:ind w:firstLine="0"/>
      </w:pPr>
      <w:r>
        <w:t>This report will look at some of the prominent existing peer-to-peer storage protocols and how these handle the transient nature of devices. Additionally, the report will also document the implementation and evaluation of a proof-of-concept program using an actor model framework specifically the Elixir programming language.</w:t>
      </w:r>
    </w:p>
    <w:p w:rsidR="000D05EE" w:rsidRDefault="001657C0">
      <w:pPr>
        <w:pStyle w:val="Standard"/>
        <w:pageBreakBefore/>
        <w:spacing w:line="240" w:lineRule="auto"/>
        <w:rPr>
          <w:b/>
          <w:sz w:val="32"/>
          <w:szCs w:val="32"/>
        </w:rPr>
      </w:pPr>
      <w:r>
        <w:rPr>
          <w:b/>
          <w:sz w:val="32"/>
          <w:szCs w:val="32"/>
        </w:rPr>
        <w:lastRenderedPageBreak/>
        <w:t>Contents</w:t>
      </w:r>
    </w:p>
    <w:p w:rsidR="00905D71" w:rsidRDefault="00905D71">
      <w:pPr>
        <w:sectPr w:rsidR="00905D71">
          <w:footerReference w:type="default" r:id="rId9"/>
          <w:pgSz w:w="11906" w:h="16838"/>
          <w:pgMar w:top="2268" w:right="2268" w:bottom="2268" w:left="2268" w:header="720" w:footer="709" w:gutter="0"/>
          <w:cols w:space="720"/>
        </w:sectPr>
      </w:pPr>
    </w:p>
    <w:p w:rsidR="000D05EE" w:rsidRDefault="000D05EE">
      <w:pPr>
        <w:pStyle w:val="Standard"/>
        <w:spacing w:line="240" w:lineRule="auto"/>
        <w:rPr>
          <w:b/>
          <w:sz w:val="32"/>
          <w:szCs w:val="32"/>
        </w:rPr>
      </w:pPr>
    </w:p>
    <w:p w:rsidR="00AC2CFD" w:rsidRDefault="001657C0">
      <w:pPr>
        <w:pStyle w:val="TOC1"/>
        <w:tabs>
          <w:tab w:val="left" w:pos="44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216374" w:history="1">
        <w:r w:rsidR="00AC2CFD" w:rsidRPr="00085C77">
          <w:rPr>
            <w:rStyle w:val="Hyperlink"/>
            <w:noProof/>
          </w:rPr>
          <w:t>1</w:t>
        </w:r>
        <w:r w:rsidR="00AC2CFD">
          <w:rPr>
            <w:rFonts w:asciiTheme="minorHAnsi" w:eastAsiaTheme="minorEastAsia" w:hAnsiTheme="minorHAnsi" w:cstheme="minorBidi"/>
            <w:noProof/>
            <w:sz w:val="22"/>
            <w:lang w:val="en-GB" w:eastAsia="en-GB"/>
          </w:rPr>
          <w:tab/>
        </w:r>
        <w:r w:rsidR="00AC2CFD" w:rsidRPr="00085C77">
          <w:rPr>
            <w:rStyle w:val="Hyperlink"/>
            <w:noProof/>
          </w:rPr>
          <w:t>Introduction</w:t>
        </w:r>
        <w:r w:rsidR="00AC2CFD">
          <w:rPr>
            <w:noProof/>
          </w:rPr>
          <w:tab/>
        </w:r>
        <w:r w:rsidR="00AC2CFD">
          <w:rPr>
            <w:noProof/>
          </w:rPr>
          <w:fldChar w:fldCharType="begin"/>
        </w:r>
        <w:r w:rsidR="00AC2CFD">
          <w:rPr>
            <w:noProof/>
          </w:rPr>
          <w:instrText xml:space="preserve"> PAGEREF _Toc48216374 \h </w:instrText>
        </w:r>
        <w:r w:rsidR="00AC2CFD">
          <w:rPr>
            <w:noProof/>
          </w:rPr>
        </w:r>
        <w:r w:rsidR="00AC2CFD">
          <w:rPr>
            <w:noProof/>
          </w:rPr>
          <w:fldChar w:fldCharType="separate"/>
        </w:r>
        <w:r w:rsidR="00AC2CFD">
          <w:rPr>
            <w:noProof/>
          </w:rPr>
          <w:t>1</w:t>
        </w:r>
        <w:r w:rsidR="00AC2CFD">
          <w:rPr>
            <w:noProof/>
          </w:rPr>
          <w:fldChar w:fldCharType="end"/>
        </w:r>
      </w:hyperlink>
    </w:p>
    <w:p w:rsidR="00AC2CFD" w:rsidRDefault="00AC2CFD">
      <w:pPr>
        <w:pStyle w:val="TOC1"/>
        <w:tabs>
          <w:tab w:val="left" w:pos="440"/>
          <w:tab w:val="right" w:leader="dot" w:pos="7360"/>
        </w:tabs>
        <w:rPr>
          <w:rFonts w:asciiTheme="minorHAnsi" w:eastAsiaTheme="minorEastAsia" w:hAnsiTheme="minorHAnsi" w:cstheme="minorBidi"/>
          <w:noProof/>
          <w:sz w:val="22"/>
          <w:lang w:val="en-GB" w:eastAsia="en-GB"/>
        </w:rPr>
      </w:pPr>
      <w:hyperlink w:anchor="_Toc48216375" w:history="1">
        <w:r w:rsidRPr="00085C77">
          <w:rPr>
            <w:rStyle w:val="Hyperlink"/>
            <w:noProof/>
          </w:rPr>
          <w:t>2</w:t>
        </w:r>
        <w:r>
          <w:rPr>
            <w:rFonts w:asciiTheme="minorHAnsi" w:eastAsiaTheme="minorEastAsia" w:hAnsiTheme="minorHAnsi" w:cstheme="minorBidi"/>
            <w:noProof/>
            <w:sz w:val="22"/>
            <w:lang w:val="en-GB" w:eastAsia="en-GB"/>
          </w:rPr>
          <w:tab/>
        </w:r>
        <w:r w:rsidRPr="00085C77">
          <w:rPr>
            <w:rStyle w:val="Hyperlink"/>
            <w:noProof/>
          </w:rPr>
          <w:t>Background Research</w:t>
        </w:r>
        <w:r>
          <w:rPr>
            <w:noProof/>
          </w:rPr>
          <w:tab/>
        </w:r>
        <w:r>
          <w:rPr>
            <w:noProof/>
          </w:rPr>
          <w:fldChar w:fldCharType="begin"/>
        </w:r>
        <w:r>
          <w:rPr>
            <w:noProof/>
          </w:rPr>
          <w:instrText xml:space="preserve"> PAGEREF _Toc48216375 \h </w:instrText>
        </w:r>
        <w:r>
          <w:rPr>
            <w:noProof/>
          </w:rPr>
        </w:r>
        <w:r>
          <w:rPr>
            <w:noProof/>
          </w:rPr>
          <w:fldChar w:fldCharType="separate"/>
        </w:r>
        <w:r>
          <w:rPr>
            <w:noProof/>
          </w:rPr>
          <w:t>2</w:t>
        </w:r>
        <w:r>
          <w:rPr>
            <w:noProof/>
          </w:rPr>
          <w:fldChar w:fldCharType="end"/>
        </w:r>
      </w:hyperlink>
    </w:p>
    <w:p w:rsidR="00AC2CFD" w:rsidRDefault="00AC2CFD">
      <w:pPr>
        <w:pStyle w:val="TOC2"/>
        <w:tabs>
          <w:tab w:val="right" w:leader="dot" w:pos="7360"/>
        </w:tabs>
        <w:rPr>
          <w:rFonts w:asciiTheme="minorHAnsi" w:eastAsiaTheme="minorEastAsia" w:hAnsiTheme="minorHAnsi" w:cstheme="minorBidi"/>
          <w:noProof/>
          <w:sz w:val="22"/>
          <w:lang w:val="en-GB" w:eastAsia="en-GB"/>
        </w:rPr>
      </w:pPr>
      <w:hyperlink w:anchor="_Toc48216376" w:history="1">
        <w:r w:rsidRPr="00085C77">
          <w:rPr>
            <w:rStyle w:val="Hyperlink"/>
            <w:noProof/>
          </w:rPr>
          <w:t>2.1 Napster</w:t>
        </w:r>
        <w:r>
          <w:rPr>
            <w:noProof/>
          </w:rPr>
          <w:tab/>
        </w:r>
        <w:r>
          <w:rPr>
            <w:noProof/>
          </w:rPr>
          <w:fldChar w:fldCharType="begin"/>
        </w:r>
        <w:r>
          <w:rPr>
            <w:noProof/>
          </w:rPr>
          <w:instrText xml:space="preserve"> PAGEREF _Toc48216376 \h </w:instrText>
        </w:r>
        <w:r>
          <w:rPr>
            <w:noProof/>
          </w:rPr>
        </w:r>
        <w:r>
          <w:rPr>
            <w:noProof/>
          </w:rPr>
          <w:fldChar w:fldCharType="separate"/>
        </w:r>
        <w:r>
          <w:rPr>
            <w:noProof/>
          </w:rPr>
          <w:t>2</w:t>
        </w:r>
        <w:r>
          <w:rPr>
            <w:noProof/>
          </w:rPr>
          <w:fldChar w:fldCharType="end"/>
        </w:r>
      </w:hyperlink>
    </w:p>
    <w:p w:rsidR="00AC2CFD" w:rsidRDefault="00AC2CFD">
      <w:pPr>
        <w:pStyle w:val="TOC2"/>
        <w:tabs>
          <w:tab w:val="right" w:leader="dot" w:pos="7360"/>
        </w:tabs>
        <w:rPr>
          <w:rFonts w:asciiTheme="minorHAnsi" w:eastAsiaTheme="minorEastAsia" w:hAnsiTheme="minorHAnsi" w:cstheme="minorBidi"/>
          <w:noProof/>
          <w:sz w:val="22"/>
          <w:lang w:val="en-GB" w:eastAsia="en-GB"/>
        </w:rPr>
      </w:pPr>
      <w:hyperlink w:anchor="_Toc48216377" w:history="1">
        <w:r w:rsidRPr="00085C77">
          <w:rPr>
            <w:rStyle w:val="Hyperlink"/>
            <w:noProof/>
          </w:rPr>
          <w:t>2.2 Gnutella</w:t>
        </w:r>
        <w:r>
          <w:rPr>
            <w:noProof/>
          </w:rPr>
          <w:tab/>
        </w:r>
        <w:r>
          <w:rPr>
            <w:noProof/>
          </w:rPr>
          <w:fldChar w:fldCharType="begin"/>
        </w:r>
        <w:r>
          <w:rPr>
            <w:noProof/>
          </w:rPr>
          <w:instrText xml:space="preserve"> PAGEREF _Toc48216377 \h </w:instrText>
        </w:r>
        <w:r>
          <w:rPr>
            <w:noProof/>
          </w:rPr>
        </w:r>
        <w:r>
          <w:rPr>
            <w:noProof/>
          </w:rPr>
          <w:fldChar w:fldCharType="separate"/>
        </w:r>
        <w:r>
          <w:rPr>
            <w:noProof/>
          </w:rPr>
          <w:t>2</w:t>
        </w:r>
        <w:r>
          <w:rPr>
            <w:noProof/>
          </w:rPr>
          <w:fldChar w:fldCharType="end"/>
        </w:r>
      </w:hyperlink>
    </w:p>
    <w:p w:rsidR="00AC2CFD" w:rsidRDefault="00AC2CFD">
      <w:pPr>
        <w:pStyle w:val="TOC2"/>
        <w:tabs>
          <w:tab w:val="right" w:leader="dot" w:pos="7360"/>
        </w:tabs>
        <w:rPr>
          <w:rFonts w:asciiTheme="minorHAnsi" w:eastAsiaTheme="minorEastAsia" w:hAnsiTheme="minorHAnsi" w:cstheme="minorBidi"/>
          <w:noProof/>
          <w:sz w:val="22"/>
          <w:lang w:val="en-GB" w:eastAsia="en-GB"/>
        </w:rPr>
      </w:pPr>
      <w:hyperlink w:anchor="_Toc48216378" w:history="1">
        <w:r w:rsidRPr="00085C77">
          <w:rPr>
            <w:rStyle w:val="Hyperlink"/>
            <w:noProof/>
          </w:rPr>
          <w:t>2.3 Content Addressable Network (CAN)</w:t>
        </w:r>
        <w:r>
          <w:rPr>
            <w:noProof/>
          </w:rPr>
          <w:tab/>
        </w:r>
        <w:r>
          <w:rPr>
            <w:noProof/>
          </w:rPr>
          <w:fldChar w:fldCharType="begin"/>
        </w:r>
        <w:r>
          <w:rPr>
            <w:noProof/>
          </w:rPr>
          <w:instrText xml:space="preserve"> PAGEREF _Toc48216378 \h </w:instrText>
        </w:r>
        <w:r>
          <w:rPr>
            <w:noProof/>
          </w:rPr>
        </w:r>
        <w:r>
          <w:rPr>
            <w:noProof/>
          </w:rPr>
          <w:fldChar w:fldCharType="separate"/>
        </w:r>
        <w:r>
          <w:rPr>
            <w:noProof/>
          </w:rPr>
          <w:t>3</w:t>
        </w:r>
        <w:r>
          <w:rPr>
            <w:noProof/>
          </w:rPr>
          <w:fldChar w:fldCharType="end"/>
        </w:r>
      </w:hyperlink>
    </w:p>
    <w:p w:rsidR="00AC2CFD" w:rsidRDefault="00AC2CFD">
      <w:pPr>
        <w:pStyle w:val="TOC2"/>
        <w:tabs>
          <w:tab w:val="right" w:leader="dot" w:pos="7360"/>
        </w:tabs>
        <w:rPr>
          <w:rFonts w:asciiTheme="minorHAnsi" w:eastAsiaTheme="minorEastAsia" w:hAnsiTheme="minorHAnsi" w:cstheme="minorBidi"/>
          <w:noProof/>
          <w:sz w:val="22"/>
          <w:lang w:val="en-GB" w:eastAsia="en-GB"/>
        </w:rPr>
      </w:pPr>
      <w:hyperlink w:anchor="_Toc48216379" w:history="1">
        <w:r w:rsidRPr="00085C77">
          <w:rPr>
            <w:rStyle w:val="Hyperlink"/>
            <w:noProof/>
          </w:rPr>
          <w:t>2.4 Chord</w:t>
        </w:r>
        <w:r>
          <w:rPr>
            <w:noProof/>
          </w:rPr>
          <w:tab/>
        </w:r>
        <w:r>
          <w:rPr>
            <w:noProof/>
          </w:rPr>
          <w:fldChar w:fldCharType="begin"/>
        </w:r>
        <w:r>
          <w:rPr>
            <w:noProof/>
          </w:rPr>
          <w:instrText xml:space="preserve"> PAGEREF _Toc48216379 \h </w:instrText>
        </w:r>
        <w:r>
          <w:rPr>
            <w:noProof/>
          </w:rPr>
        </w:r>
        <w:r>
          <w:rPr>
            <w:noProof/>
          </w:rPr>
          <w:fldChar w:fldCharType="separate"/>
        </w:r>
        <w:r>
          <w:rPr>
            <w:noProof/>
          </w:rPr>
          <w:t>5</w:t>
        </w:r>
        <w:r>
          <w:rPr>
            <w:noProof/>
          </w:rPr>
          <w:fldChar w:fldCharType="end"/>
        </w:r>
      </w:hyperlink>
    </w:p>
    <w:p w:rsidR="00AC2CFD" w:rsidRDefault="00AC2CFD">
      <w:pPr>
        <w:pStyle w:val="TOC2"/>
        <w:tabs>
          <w:tab w:val="right" w:leader="dot" w:pos="7360"/>
        </w:tabs>
        <w:rPr>
          <w:rFonts w:asciiTheme="minorHAnsi" w:eastAsiaTheme="minorEastAsia" w:hAnsiTheme="minorHAnsi" w:cstheme="minorBidi"/>
          <w:noProof/>
          <w:sz w:val="22"/>
          <w:lang w:val="en-GB" w:eastAsia="en-GB"/>
        </w:rPr>
      </w:pPr>
      <w:hyperlink w:anchor="_Toc48216380" w:history="1">
        <w:r w:rsidRPr="00085C77">
          <w:rPr>
            <w:rStyle w:val="Hyperlink"/>
            <w:noProof/>
          </w:rPr>
          <w:t>2.5 Kademlia</w:t>
        </w:r>
        <w:r>
          <w:rPr>
            <w:noProof/>
          </w:rPr>
          <w:tab/>
        </w:r>
        <w:r>
          <w:rPr>
            <w:noProof/>
          </w:rPr>
          <w:fldChar w:fldCharType="begin"/>
        </w:r>
        <w:r>
          <w:rPr>
            <w:noProof/>
          </w:rPr>
          <w:instrText xml:space="preserve"> PAGEREF _Toc48216380 \h </w:instrText>
        </w:r>
        <w:r>
          <w:rPr>
            <w:noProof/>
          </w:rPr>
        </w:r>
        <w:r>
          <w:rPr>
            <w:noProof/>
          </w:rPr>
          <w:fldChar w:fldCharType="separate"/>
        </w:r>
        <w:r>
          <w:rPr>
            <w:noProof/>
          </w:rPr>
          <w:t>7</w:t>
        </w:r>
        <w:r>
          <w:rPr>
            <w:noProof/>
          </w:rPr>
          <w:fldChar w:fldCharType="end"/>
        </w:r>
      </w:hyperlink>
    </w:p>
    <w:p w:rsidR="00AC2CFD" w:rsidRDefault="00AC2CFD">
      <w:pPr>
        <w:pStyle w:val="TOC2"/>
        <w:tabs>
          <w:tab w:val="right" w:leader="dot" w:pos="7360"/>
        </w:tabs>
        <w:rPr>
          <w:rFonts w:asciiTheme="minorHAnsi" w:eastAsiaTheme="minorEastAsia" w:hAnsiTheme="minorHAnsi" w:cstheme="minorBidi"/>
          <w:noProof/>
          <w:sz w:val="22"/>
          <w:lang w:val="en-GB" w:eastAsia="en-GB"/>
        </w:rPr>
      </w:pPr>
      <w:hyperlink w:anchor="_Toc48216381" w:history="1">
        <w:r w:rsidRPr="00085C77">
          <w:rPr>
            <w:rStyle w:val="Hyperlink"/>
            <w:noProof/>
          </w:rPr>
          <w:t>2.6 Skip Graph</w:t>
        </w:r>
        <w:r>
          <w:rPr>
            <w:noProof/>
          </w:rPr>
          <w:tab/>
        </w:r>
        <w:r>
          <w:rPr>
            <w:noProof/>
          </w:rPr>
          <w:fldChar w:fldCharType="begin"/>
        </w:r>
        <w:r>
          <w:rPr>
            <w:noProof/>
          </w:rPr>
          <w:instrText xml:space="preserve"> PAGEREF _Toc48216381 \h </w:instrText>
        </w:r>
        <w:r>
          <w:rPr>
            <w:noProof/>
          </w:rPr>
        </w:r>
        <w:r>
          <w:rPr>
            <w:noProof/>
          </w:rPr>
          <w:fldChar w:fldCharType="separate"/>
        </w:r>
        <w:r>
          <w:rPr>
            <w:noProof/>
          </w:rPr>
          <w:t>8</w:t>
        </w:r>
        <w:r>
          <w:rPr>
            <w:noProof/>
          </w:rPr>
          <w:fldChar w:fldCharType="end"/>
        </w:r>
      </w:hyperlink>
    </w:p>
    <w:p w:rsidR="00AC2CFD" w:rsidRDefault="00AC2CFD">
      <w:pPr>
        <w:pStyle w:val="TOC1"/>
        <w:tabs>
          <w:tab w:val="left" w:pos="440"/>
          <w:tab w:val="right" w:leader="dot" w:pos="7360"/>
        </w:tabs>
        <w:rPr>
          <w:rFonts w:asciiTheme="minorHAnsi" w:eastAsiaTheme="minorEastAsia" w:hAnsiTheme="minorHAnsi" w:cstheme="minorBidi"/>
          <w:noProof/>
          <w:sz w:val="22"/>
          <w:lang w:val="en-GB" w:eastAsia="en-GB"/>
        </w:rPr>
      </w:pPr>
      <w:hyperlink w:anchor="_Toc48216382" w:history="1">
        <w:r w:rsidRPr="00085C77">
          <w:rPr>
            <w:rStyle w:val="Hyperlink"/>
            <w:noProof/>
          </w:rPr>
          <w:t>3</w:t>
        </w:r>
        <w:r>
          <w:rPr>
            <w:rFonts w:asciiTheme="minorHAnsi" w:eastAsiaTheme="minorEastAsia" w:hAnsiTheme="minorHAnsi" w:cstheme="minorBidi"/>
            <w:noProof/>
            <w:sz w:val="22"/>
            <w:lang w:val="en-GB" w:eastAsia="en-GB"/>
          </w:rPr>
          <w:tab/>
        </w:r>
        <w:r w:rsidRPr="00085C77">
          <w:rPr>
            <w:rStyle w:val="Hyperlink"/>
            <w:noProof/>
          </w:rPr>
          <w:t>Planning</w:t>
        </w:r>
        <w:r>
          <w:rPr>
            <w:noProof/>
          </w:rPr>
          <w:tab/>
        </w:r>
        <w:r>
          <w:rPr>
            <w:noProof/>
          </w:rPr>
          <w:fldChar w:fldCharType="begin"/>
        </w:r>
        <w:r>
          <w:rPr>
            <w:noProof/>
          </w:rPr>
          <w:instrText xml:space="preserve"> PAGEREF _Toc48216382 \h </w:instrText>
        </w:r>
        <w:r>
          <w:rPr>
            <w:noProof/>
          </w:rPr>
        </w:r>
        <w:r>
          <w:rPr>
            <w:noProof/>
          </w:rPr>
          <w:fldChar w:fldCharType="separate"/>
        </w:r>
        <w:r>
          <w:rPr>
            <w:noProof/>
          </w:rPr>
          <w:t>10</w:t>
        </w:r>
        <w:r>
          <w:rPr>
            <w:noProof/>
          </w:rPr>
          <w:fldChar w:fldCharType="end"/>
        </w:r>
      </w:hyperlink>
    </w:p>
    <w:p w:rsidR="00AC2CFD" w:rsidRDefault="00AC2CFD">
      <w:pPr>
        <w:pStyle w:val="TOC2"/>
        <w:tabs>
          <w:tab w:val="left" w:pos="880"/>
          <w:tab w:val="right" w:leader="dot" w:pos="7360"/>
        </w:tabs>
        <w:rPr>
          <w:rFonts w:asciiTheme="minorHAnsi" w:eastAsiaTheme="minorEastAsia" w:hAnsiTheme="minorHAnsi" w:cstheme="minorBidi"/>
          <w:noProof/>
          <w:sz w:val="22"/>
          <w:lang w:val="en-GB" w:eastAsia="en-GB"/>
        </w:rPr>
      </w:pPr>
      <w:hyperlink w:anchor="_Toc48216383" w:history="1">
        <w:r w:rsidRPr="00085C77">
          <w:rPr>
            <w:rStyle w:val="Hyperlink"/>
            <w:noProof/>
          </w:rPr>
          <w:t>3.1</w:t>
        </w:r>
        <w:r>
          <w:rPr>
            <w:rFonts w:asciiTheme="minorHAnsi" w:eastAsiaTheme="minorEastAsia" w:hAnsiTheme="minorHAnsi" w:cstheme="minorBidi"/>
            <w:noProof/>
            <w:sz w:val="22"/>
            <w:lang w:val="en-GB" w:eastAsia="en-GB"/>
          </w:rPr>
          <w:tab/>
        </w:r>
        <w:r w:rsidRPr="00085C77">
          <w:rPr>
            <w:rStyle w:val="Hyperlink"/>
            <w:noProof/>
          </w:rPr>
          <w:t>Engineering met</w:t>
        </w:r>
        <w:r w:rsidRPr="00085C77">
          <w:rPr>
            <w:rStyle w:val="Hyperlink"/>
            <w:noProof/>
          </w:rPr>
          <w:t>h</w:t>
        </w:r>
        <w:r w:rsidRPr="00085C77">
          <w:rPr>
            <w:rStyle w:val="Hyperlink"/>
            <w:noProof/>
          </w:rPr>
          <w:t>od</w:t>
        </w:r>
        <w:r>
          <w:rPr>
            <w:noProof/>
          </w:rPr>
          <w:tab/>
        </w:r>
        <w:r>
          <w:rPr>
            <w:noProof/>
          </w:rPr>
          <w:fldChar w:fldCharType="begin"/>
        </w:r>
        <w:r>
          <w:rPr>
            <w:noProof/>
          </w:rPr>
          <w:instrText xml:space="preserve"> PAGEREF _Toc48216383 \h </w:instrText>
        </w:r>
        <w:r>
          <w:rPr>
            <w:noProof/>
          </w:rPr>
        </w:r>
        <w:r>
          <w:rPr>
            <w:noProof/>
          </w:rPr>
          <w:fldChar w:fldCharType="separate"/>
        </w:r>
        <w:r>
          <w:rPr>
            <w:noProof/>
          </w:rPr>
          <w:t>10</w:t>
        </w:r>
        <w:r>
          <w:rPr>
            <w:noProof/>
          </w:rPr>
          <w:fldChar w:fldCharType="end"/>
        </w:r>
      </w:hyperlink>
    </w:p>
    <w:p w:rsidR="00AC2CFD" w:rsidRDefault="00AC2CFD">
      <w:pPr>
        <w:pStyle w:val="TOC2"/>
        <w:tabs>
          <w:tab w:val="left" w:pos="880"/>
          <w:tab w:val="right" w:leader="dot" w:pos="7360"/>
        </w:tabs>
        <w:rPr>
          <w:rFonts w:asciiTheme="minorHAnsi" w:eastAsiaTheme="minorEastAsia" w:hAnsiTheme="minorHAnsi" w:cstheme="minorBidi"/>
          <w:noProof/>
          <w:sz w:val="22"/>
          <w:lang w:val="en-GB" w:eastAsia="en-GB"/>
        </w:rPr>
      </w:pPr>
      <w:hyperlink w:anchor="_Toc48216384" w:history="1">
        <w:r w:rsidRPr="00085C77">
          <w:rPr>
            <w:rStyle w:val="Hyperlink"/>
            <w:noProof/>
          </w:rPr>
          <w:t>3.2</w:t>
        </w:r>
        <w:r>
          <w:rPr>
            <w:rFonts w:asciiTheme="minorHAnsi" w:eastAsiaTheme="minorEastAsia" w:hAnsiTheme="minorHAnsi" w:cstheme="minorBidi"/>
            <w:noProof/>
            <w:sz w:val="22"/>
            <w:lang w:val="en-GB" w:eastAsia="en-GB"/>
          </w:rPr>
          <w:tab/>
        </w:r>
        <w:r w:rsidRPr="00085C77">
          <w:rPr>
            <w:rStyle w:val="Hyperlink"/>
            <w:noProof/>
          </w:rPr>
          <w:t>Requirements Analysis</w:t>
        </w:r>
        <w:r>
          <w:rPr>
            <w:noProof/>
          </w:rPr>
          <w:tab/>
        </w:r>
        <w:r>
          <w:rPr>
            <w:noProof/>
          </w:rPr>
          <w:fldChar w:fldCharType="begin"/>
        </w:r>
        <w:r>
          <w:rPr>
            <w:noProof/>
          </w:rPr>
          <w:instrText xml:space="preserve"> PAGEREF _Toc48216384 \h </w:instrText>
        </w:r>
        <w:r>
          <w:rPr>
            <w:noProof/>
          </w:rPr>
        </w:r>
        <w:r>
          <w:rPr>
            <w:noProof/>
          </w:rPr>
          <w:fldChar w:fldCharType="separate"/>
        </w:r>
        <w:r>
          <w:rPr>
            <w:noProof/>
          </w:rPr>
          <w:t>10</w:t>
        </w:r>
        <w:r>
          <w:rPr>
            <w:noProof/>
          </w:rPr>
          <w:fldChar w:fldCharType="end"/>
        </w:r>
      </w:hyperlink>
    </w:p>
    <w:p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rsidR="000D05EE" w:rsidRDefault="000D05EE">
      <w:pPr>
        <w:pStyle w:val="Standard"/>
      </w:pPr>
    </w:p>
    <w:p w:rsidR="000D05EE" w:rsidRDefault="001657C0">
      <w:pPr>
        <w:pStyle w:val="Heading1"/>
        <w:pageBreakBefore w:val="0"/>
        <w:numPr>
          <w:ilvl w:val="0"/>
          <w:numId w:val="6"/>
        </w:numPr>
      </w:pPr>
      <w:bookmarkStart w:id="0" w:name="_Toc264532856"/>
      <w:bookmarkStart w:id="1" w:name="__RefHeading___Toc332_241414611"/>
      <w:bookmarkStart w:id="2" w:name="_Toc48216374"/>
      <w:r>
        <w:t>Introduction</w:t>
      </w:r>
      <w:bookmarkEnd w:id="0"/>
      <w:bookmarkEnd w:id="1"/>
      <w:bookmarkEnd w:id="2"/>
    </w:p>
    <w:p w:rsidR="000D05EE" w:rsidRDefault="000D05EE">
      <w:pPr>
        <w:pStyle w:val="Standard"/>
        <w:ind w:firstLine="0"/>
      </w:pPr>
    </w:p>
    <w:p w:rsidR="00AC2CFD" w:rsidRDefault="00AC2CFD" w:rsidP="00AC2CFD">
      <w:pPr>
        <w:sectPr w:rsidR="00AC2CFD">
          <w:footerReference w:type="default" r:id="rId10"/>
          <w:footerReference w:type="first" r:id="rId11"/>
          <w:pgSz w:w="11906" w:h="16838"/>
          <w:pgMar w:top="2268" w:right="2268" w:bottom="992" w:left="2268" w:header="720" w:footer="709" w:gutter="0"/>
          <w:pgNumType w:start="1"/>
          <w:cols w:space="0"/>
          <w:titlePg/>
        </w:sectPr>
      </w:pPr>
      <w:r>
        <w:t>In this project, I will implement the Chord protocol using Elixir</w:t>
      </w:r>
    </w:p>
    <w:p w:rsidR="000D05EE" w:rsidRDefault="001657C0">
      <w:pPr>
        <w:pStyle w:val="Heading1"/>
        <w:numPr>
          <w:ilvl w:val="0"/>
          <w:numId w:val="4"/>
        </w:numPr>
      </w:pPr>
      <w:bookmarkStart w:id="3" w:name="_Toc264532861"/>
      <w:bookmarkStart w:id="4" w:name="__RefHeading___Toc342_241414611"/>
      <w:bookmarkStart w:id="5" w:name="_Toc48216375"/>
      <w:r>
        <w:lastRenderedPageBreak/>
        <w:t>B</w:t>
      </w:r>
      <w:bookmarkEnd w:id="3"/>
      <w:r>
        <w:t>ackground Research</w:t>
      </w:r>
      <w:bookmarkEnd w:id="4"/>
      <w:bookmarkEnd w:id="5"/>
    </w:p>
    <w:p w:rsidR="000D05EE" w:rsidRDefault="001657C0">
      <w:pPr>
        <w:pStyle w:val="Heading2"/>
        <w:numPr>
          <w:ilvl w:val="0"/>
          <w:numId w:val="0"/>
        </w:numPr>
      </w:pPr>
      <w:bookmarkStart w:id="6" w:name="__RefHeading___Toc1341_241414611"/>
      <w:bookmarkStart w:id="7" w:name="_Toc48216376"/>
      <w:r>
        <w:t>2.1 Napster</w:t>
      </w:r>
      <w:bookmarkEnd w:id="6"/>
      <w:bookmarkEnd w:id="7"/>
    </w:p>
    <w:p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rsidR="000D05EE" w:rsidRDefault="000D05EE">
      <w:pPr>
        <w:pStyle w:val="Standard"/>
        <w:ind w:firstLine="0"/>
      </w:pPr>
    </w:p>
    <w:p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rsidR="000D05EE" w:rsidRDefault="000D05EE">
      <w:pPr>
        <w:pStyle w:val="Standard"/>
        <w:ind w:firstLine="0"/>
      </w:pPr>
    </w:p>
    <w:p w:rsidR="000D05EE" w:rsidRDefault="001657C0">
      <w:pPr>
        <w:pStyle w:val="Heading2"/>
        <w:numPr>
          <w:ilvl w:val="0"/>
          <w:numId w:val="0"/>
        </w:numPr>
      </w:pPr>
      <w:bookmarkStart w:id="8" w:name="__RefHeading___Toc1358_241414611"/>
      <w:bookmarkStart w:id="9" w:name="_Toc48216377"/>
      <w:r>
        <w:t>2.2 Gnutella</w:t>
      </w:r>
      <w:bookmarkEnd w:id="8"/>
      <w:bookmarkEnd w:id="9"/>
    </w:p>
    <w:p w:rsidR="000D05EE" w:rsidRDefault="001657C0">
      <w:pPr>
        <w:pStyle w:val="Standard"/>
        <w:ind w:firstLine="0"/>
      </w:pPr>
      <w:r>
        <w:t xml:space="preserve">Napster served as inspiration for other peer-to-peer systems that came after it with one example being the Gnutella protocol used by file sharing software like LimeWire; which in turn was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rsidR="000D05EE" w:rsidRDefault="001657C0">
      <w:pPr>
        <w:pStyle w:val="Standard"/>
        <w:numPr>
          <w:ilvl w:val="0"/>
          <w:numId w:val="7"/>
        </w:numPr>
      </w:pPr>
      <w:r>
        <w:t>Using a list of existing network nodes that ships with the client</w:t>
      </w:r>
    </w:p>
    <w:p w:rsidR="000D05EE" w:rsidRDefault="001657C0">
      <w:pPr>
        <w:pStyle w:val="Standard"/>
        <w:numPr>
          <w:ilvl w:val="0"/>
          <w:numId w:val="7"/>
        </w:numPr>
      </w:pPr>
      <w:r>
        <w:t>contacting existing network nodes that serve as web caches</w:t>
      </w:r>
    </w:p>
    <w:p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rsidR="000D05EE" w:rsidRDefault="000D05EE">
      <w:pPr>
        <w:pStyle w:val="Standard"/>
        <w:ind w:firstLine="0"/>
      </w:pPr>
    </w:p>
    <w:p w:rsidR="000D05EE" w:rsidRDefault="001657C0">
      <w:pPr>
        <w:pStyle w:val="Standard"/>
        <w:ind w:firstLine="0"/>
      </w:pPr>
      <w:r>
        <w:t>To query for a file, the client node sends a hash of the file keyword in a search request to all of its neighbours which in earlier versions of the Gnutella protocol was around 5 neighbours with a maximum of 7 hops. When a search result was found, the response was sent back along the search path to the requester.</w:t>
      </w:r>
    </w:p>
    <w:p w:rsidR="000D05EE" w:rsidRDefault="000D05EE">
      <w:pPr>
        <w:pStyle w:val="Standard"/>
        <w:ind w:firstLine="0"/>
      </w:pPr>
    </w:p>
    <w:p w:rsidR="000D05EE" w:rsidRDefault="00AF1788">
      <w:pPr>
        <w:pStyle w:val="Standard"/>
        <w:ind w:firstLine="0"/>
      </w:pPr>
      <w:r>
        <w:rPr>
          <w:noProof/>
        </w:rPr>
        <w:lastRenderedPageBreak/>
        <mc:AlternateContent>
          <mc:Choice Requires="wps">
            <w:drawing>
              <wp:anchor distT="0" distB="0" distL="114300" distR="114300" simplePos="0" relativeHeight="251650048" behindDoc="0" locked="0" layoutInCell="1" allowOverlap="1" wp14:anchorId="2912D9A4" wp14:editId="533423D8">
                <wp:simplePos x="0" y="0"/>
                <wp:positionH relativeFrom="column">
                  <wp:posOffset>880745</wp:posOffset>
                </wp:positionH>
                <wp:positionV relativeFrom="paragraph">
                  <wp:posOffset>2340610</wp:posOffset>
                </wp:positionV>
                <wp:extent cx="29184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rsidR="005B1842" w:rsidRPr="00C454BB" w:rsidRDefault="005B1842"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12D9A4" id="_x0000_t202" coordsize="21600,21600" o:spt="202" path="m,l,21600r21600,l21600,xe">
                <v:stroke joinstyle="miter"/>
                <v:path gradientshapeok="t" o:connecttype="rect"/>
              </v:shapetype>
              <v:shape id="Text Box 12" o:spid="_x0000_s1026" type="#_x0000_t202" style="position:absolute;left:0;text-align:left;margin-left:69.35pt;margin-top:184.3pt;width:229.8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" stroked="f">
                <v:textbox style="mso-fit-shape-to-text:t" inset="0,0,0,0">
                  <w:txbxContent>
                    <w:p w:rsidR="005B1842" w:rsidRPr="00C454BB" w:rsidRDefault="005B1842"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v:textbox>
                <w10:wrap type="topAndBottom"/>
              </v:shape>
            </w:pict>
          </mc:Fallback>
        </mc:AlternateContent>
      </w:r>
      <w:r>
        <w:rPr>
          <w:noProof/>
        </w:rPr>
        <w:drawing>
          <wp:anchor distT="0" distB="0" distL="114300" distR="114300" simplePos="0" relativeHeight="251648000" behindDoc="0" locked="0" layoutInCell="1" allowOverlap="1" wp14:anchorId="4E6551FE">
            <wp:simplePos x="0" y="0"/>
            <wp:positionH relativeFrom="margin">
              <wp:align>center</wp:align>
            </wp:positionH>
            <wp:positionV relativeFrom="paragraph">
              <wp:posOffset>497</wp:posOffset>
            </wp:positionV>
            <wp:extent cx="2918519" cy="2283480"/>
            <wp:effectExtent l="0" t="0" r="0" b="2540"/>
            <wp:wrapTopAndBottom/>
            <wp:docPr id="2"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519" cy="2283480"/>
                    </a:xfrm>
                    <a:prstGeom prst="rect">
                      <a:avLst/>
                    </a:prstGeom>
                    <a:ln>
                      <a:noFill/>
                      <a:prstDash/>
                    </a:ln>
                  </pic:spPr>
                </pic:pic>
              </a:graphicData>
            </a:graphic>
          </wp:anchor>
        </w:drawing>
      </w:r>
    </w:p>
    <w:p w:rsidR="000D05EE" w:rsidRDefault="001657C0">
      <w:pPr>
        <w:pStyle w:val="Standard"/>
        <w:ind w:firstLine="0"/>
      </w:pPr>
      <w:r>
        <w:t xml:space="preserve">However, since v0.6 of the protocol, the structure was changed to a leaf and ultra node (peer) structure; with leaf nodes connected to a small set of ultra nodes (around 3) and the ultra nodes having a high degree of connectivity with other ultra nodes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rsidR="000D05EE" w:rsidRDefault="000D05EE">
      <w:pPr>
        <w:pStyle w:val="Standard"/>
        <w:ind w:firstLine="0"/>
      </w:pPr>
    </w:p>
    <w:p w:rsidR="000D05EE" w:rsidRDefault="001657C0">
      <w:pPr>
        <w:pStyle w:val="Standard"/>
        <w:ind w:firstLine="0"/>
      </w:pPr>
      <w:r>
        <w:t xml:space="preserve">There were drawbacks however to the Gnutella search the first being it didn’t 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rsidR="000D05EE" w:rsidRDefault="000D05EE">
      <w:pPr>
        <w:pStyle w:val="Standard"/>
        <w:ind w:firstLine="0"/>
      </w:pPr>
    </w:p>
    <w:p w:rsidR="000D05EE" w:rsidRDefault="001657C0">
      <w:pPr>
        <w:pStyle w:val="Heading2"/>
        <w:numPr>
          <w:ilvl w:val="0"/>
          <w:numId w:val="0"/>
        </w:numPr>
      </w:pPr>
      <w:bookmarkStart w:id="10" w:name="__RefHeading___Toc538_2916278919"/>
      <w:bookmarkStart w:id="11" w:name="_Toc48216378"/>
      <w:r>
        <w:t>2.3 Content Addressable Network (CAN)</w:t>
      </w:r>
      <w:bookmarkEnd w:id="10"/>
      <w:bookmarkEnd w:id="11"/>
    </w:p>
    <w:p w:rsidR="000D05EE" w:rsidRDefault="001657C0">
      <w:pPr>
        <w:pStyle w:val="Standard"/>
        <w:ind w:firstLine="0"/>
      </w:pPr>
      <w:r>
        <w:t xml:space="preserve">The term, </w:t>
      </w:r>
      <w:r>
        <w:rPr>
          <w:i/>
          <w:iCs/>
        </w:rPr>
        <w:t xml:space="preserve">Content Addressable Network </w:t>
      </w:r>
      <w:r>
        <w:t xml:space="preserve">is a term coined by Ratnasamy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rsidR="000D05EE" w:rsidRDefault="000D05EE">
      <w:pPr>
        <w:pStyle w:val="Standard"/>
        <w:ind w:firstLine="0"/>
      </w:pPr>
    </w:p>
    <w:p w:rsidR="00953709" w:rsidRDefault="00953709">
      <w:pPr>
        <w:pStyle w:val="Standard"/>
        <w:ind w:firstLine="0"/>
      </w:pPr>
    </w:p>
    <w:p w:rsidR="000D05EE" w:rsidRDefault="00010375">
      <w:pPr>
        <w:pStyle w:val="Standard"/>
        <w:ind w:firstLine="0"/>
      </w:pPr>
      <w:r>
        <w:rPr>
          <w:noProof/>
        </w:rPr>
        <w:lastRenderedPageBreak/>
        <w:drawing>
          <wp:anchor distT="0" distB="0" distL="114300" distR="114300" simplePos="0" relativeHeight="251654144" behindDoc="0" locked="0" layoutInCell="1" allowOverlap="1" wp14:anchorId="6AFF1814">
            <wp:simplePos x="0" y="0"/>
            <wp:positionH relativeFrom="margin">
              <wp:posOffset>515620</wp:posOffset>
            </wp:positionH>
            <wp:positionV relativeFrom="paragraph">
              <wp:posOffset>3926840</wp:posOffset>
            </wp:positionV>
            <wp:extent cx="3840480" cy="1955800"/>
            <wp:effectExtent l="0" t="0" r="7620" b="6350"/>
            <wp:wrapTopAndBottom/>
            <wp:docPr id="14"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a:graphicData>
            </a:graphic>
            <wp14:sizeRelH relativeFrom="margin">
              <wp14:pctWidth>0</wp14:pctWidth>
            </wp14:sizeRelH>
            <wp14:sizeRelV relativeFrom="margin">
              <wp14:pctHeight>0</wp14:pctHeight>
            </wp14:sizeRelV>
          </wp:anchor>
        </w:drawing>
      </w:r>
      <w:r w:rsidR="001657C0">
        <w:t xml:space="preserve">To join a network, a CAN node contacts a bootstrap node through a DNS lookup. The bootstrap node will contain a list of nodes that it believes are currently online </w:t>
      </w:r>
      <w:r w:rsidR="00AF1788">
        <w:rPr>
          <w:noProof/>
        </w:rPr>
        <mc:AlternateContent>
          <mc:Choice Requires="wps">
            <w:drawing>
              <wp:anchor distT="0" distB="0" distL="114300" distR="114300" simplePos="0" relativeHeight="251653120" behindDoc="0" locked="0" layoutInCell="1" allowOverlap="1" wp14:anchorId="56DA8A73" wp14:editId="18FE2FD4">
                <wp:simplePos x="0" y="0"/>
                <wp:positionH relativeFrom="column">
                  <wp:posOffset>677545</wp:posOffset>
                </wp:positionH>
                <wp:positionV relativeFrom="paragraph">
                  <wp:posOffset>2047875</wp:posOffset>
                </wp:positionV>
                <wp:extent cx="332422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rsidR="005B1842" w:rsidRPr="0037635A" w:rsidRDefault="005B1842"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A8A73" id="Text Box 15" o:spid="_x0000_s1027" type="#_x0000_t202" style="position:absolute;left:0;text-align:left;margin-left:53.35pt;margin-top:161.25pt;width:261.7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" stroked="f">
                <v:textbox style="mso-fit-shape-to-text:t" inset="0,0,0,0">
                  <w:txbxContent>
                    <w:p w:rsidR="005B1842" w:rsidRPr="0037635A" w:rsidRDefault="005B1842"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v:textbox>
                <w10:wrap type="topAndBottom"/>
              </v:shape>
            </w:pict>
          </mc:Fallback>
        </mc:AlternateContent>
      </w:r>
      <w:r w:rsidR="00AF1788">
        <w:rPr>
          <w:noProof/>
        </w:rPr>
        <w:drawing>
          <wp:anchor distT="0" distB="0" distL="114300" distR="114300" simplePos="0" relativeHeight="251651072" behindDoc="0" locked="0" layoutInCell="1" allowOverlap="1" wp14:anchorId="768ED92B">
            <wp:simplePos x="0" y="0"/>
            <wp:positionH relativeFrom="margin">
              <wp:align>center</wp:align>
            </wp:positionH>
            <wp:positionV relativeFrom="paragraph">
              <wp:posOffset>0</wp:posOffset>
            </wp:positionV>
            <wp:extent cx="3324239" cy="1990800"/>
            <wp:effectExtent l="0" t="0" r="0" b="9525"/>
            <wp:wrapTopAndBottom/>
            <wp:docPr id="4"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0" y="0"/>
                      <a:ext cx="3324239" cy="1990800"/>
                    </a:xfrm>
                    <a:prstGeom prst="rect">
                      <a:avLst/>
                    </a:prstGeom>
                    <a:ln>
                      <a:noFill/>
                      <a:prstDash/>
                    </a:ln>
                  </pic:spPr>
                </pic:pic>
              </a:graphicData>
            </a:graphic>
          </wp:anchor>
        </w:drawing>
      </w:r>
      <w:r w:rsidR="001657C0">
        <w:t xml:space="preserve">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w:t>
      </w:r>
      <w:r w:rsidR="00953709">
        <w:rPr>
          <w:noProof/>
        </w:rPr>
        <mc:AlternateContent>
          <mc:Choice Requires="wps">
            <w:drawing>
              <wp:anchor distT="0" distB="0" distL="114300" distR="114300" simplePos="0" relativeHeight="251656192" behindDoc="0" locked="0" layoutInCell="1" allowOverlap="1" wp14:anchorId="4E8B6E76" wp14:editId="56197E1B">
                <wp:simplePos x="0" y="0"/>
                <wp:positionH relativeFrom="column">
                  <wp:posOffset>516890</wp:posOffset>
                </wp:positionH>
                <wp:positionV relativeFrom="paragraph">
                  <wp:posOffset>5837555</wp:posOffset>
                </wp:positionV>
                <wp:extent cx="36461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646170" cy="635"/>
                        </a:xfrm>
                        <a:prstGeom prst="rect">
                          <a:avLst/>
                        </a:prstGeom>
                        <a:solidFill>
                          <a:prstClr val="white"/>
                        </a:solidFill>
                        <a:ln>
                          <a:noFill/>
                        </a:ln>
                      </wps:spPr>
                      <wps:txbx>
                        <w:txbxContent>
                          <w:p w:rsidR="005B1842" w:rsidRPr="00BC1269" w:rsidRDefault="005B1842"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B6E76" id="Text Box 16" o:spid="_x0000_s1028" type="#_x0000_t202" style="position:absolute;left:0;text-align:left;margin-left:40.7pt;margin-top:459.65pt;width:287.1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" stroked="f">
                <v:textbox style="mso-fit-shape-to-text:t" inset="0,0,0,0">
                  <w:txbxContent>
                    <w:p w:rsidR="005B1842" w:rsidRPr="00BC1269" w:rsidRDefault="005B1842"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v:textbox>
                <w10:wrap type="topAndBottom"/>
              </v:shape>
            </w:pict>
          </mc:Fallback>
        </mc:AlternateContent>
      </w:r>
      <w:r w:rsidR="001657C0">
        <w:t xml:space="preserve">determined by the dimension size thus this node join affects </w:t>
      </w:r>
      <w:r w:rsidR="001657C0">
        <w:rPr>
          <w:i/>
          <w:iCs/>
        </w:rPr>
        <w:t xml:space="preserve">O(d) </w:t>
      </w:r>
      <w:r w:rsidR="001657C0">
        <w:t>nodes.</w:t>
      </w:r>
    </w:p>
    <w:p w:rsidR="000D05EE" w:rsidRDefault="000D05EE">
      <w:pPr>
        <w:pStyle w:val="Standard"/>
        <w:ind w:firstLine="0"/>
      </w:pPr>
    </w:p>
    <w:p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rsidR="000D05EE" w:rsidRDefault="000D05EE">
      <w:pPr>
        <w:pStyle w:val="Standard"/>
        <w:ind w:firstLine="0"/>
      </w:pPr>
    </w:p>
    <w:p w:rsidR="000D05EE" w:rsidRDefault="001657C0">
      <w:pPr>
        <w:pStyle w:val="Standard"/>
        <w:ind w:firstLine="0"/>
      </w:pPr>
      <w:r>
        <w:t xml:space="preserve">When it comes to changes in the network, departures are done by the node handing over its zone and KV records to one of its neighbours. The handover is decided by assigning the neighbour whose zone can be merged with to create a valid single zone; els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rsidR="000D05EE" w:rsidRDefault="000D05EE">
      <w:pPr>
        <w:pStyle w:val="Standard"/>
        <w:ind w:firstLine="0"/>
      </w:pPr>
    </w:p>
    <w:p w:rsidR="000D05EE" w:rsidRDefault="001657C0">
      <w:pPr>
        <w:pStyle w:val="Standard"/>
        <w:ind w:firstLine="0"/>
      </w:pPr>
      <w:r>
        <w:t xml:space="preserve">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 and on receipt of the TAKEOVER message, a node will cancel its own timer if the zone volume in the message is smaller than its own zone volume; else it will reply with its own zone volume.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rsidR="000D05EE" w:rsidRDefault="000D05EE">
      <w:pPr>
        <w:pStyle w:val="Standard"/>
        <w:ind w:firstLine="0"/>
      </w:pPr>
    </w:p>
    <w:p w:rsidR="000D05EE" w:rsidRDefault="001657C0">
      <w:pPr>
        <w:pStyle w:val="Heading2"/>
        <w:numPr>
          <w:ilvl w:val="0"/>
          <w:numId w:val="0"/>
        </w:numPr>
      </w:pPr>
      <w:bookmarkStart w:id="12" w:name="__RefHeading___Toc540_2916278919"/>
      <w:bookmarkStart w:id="13" w:name="_Toc48216379"/>
      <w:r>
        <w:t>2.4 Chord</w:t>
      </w:r>
      <w:bookmarkEnd w:id="12"/>
      <w:bookmarkEnd w:id="13"/>
    </w:p>
    <w:p w:rsidR="000D05EE" w:rsidRDefault="00010375">
      <w:pPr>
        <w:pStyle w:val="Standard"/>
        <w:ind w:firstLine="0"/>
      </w:pPr>
      <w:r>
        <w:rPr>
          <w:noProof/>
        </w:rPr>
        <mc:AlternateContent>
          <mc:Choice Requires="wps">
            <w:drawing>
              <wp:anchor distT="0" distB="0" distL="114300" distR="114300" simplePos="0" relativeHeight="251659264" behindDoc="0" locked="0" layoutInCell="1" allowOverlap="1" wp14:anchorId="08E0A0FA" wp14:editId="2C8C5324">
                <wp:simplePos x="0" y="0"/>
                <wp:positionH relativeFrom="column">
                  <wp:posOffset>1097280</wp:posOffset>
                </wp:positionH>
                <wp:positionV relativeFrom="paragraph">
                  <wp:posOffset>3389271</wp:posOffset>
                </wp:positionV>
                <wp:extent cx="248539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rsidR="005B1842" w:rsidRPr="00063EEF" w:rsidRDefault="005B1842"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E0A0FA" id="Text Box 17" o:spid="_x0000_s1029" type="#_x0000_t202" style="position:absolute;left:0;text-align:left;margin-left:86.4pt;margin-top:266.85pt;width:195.7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vk2LwIAAGY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" stroked="f">
                <v:textbox style="mso-fit-shape-to-text:t" inset="0,0,0,0">
                  <w:txbxContent>
                    <w:p w:rsidR="005B1842" w:rsidRPr="00063EEF" w:rsidRDefault="005B1842"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v:textbox>
                <w10:wrap type="topAndBottom"/>
              </v:shape>
            </w:pict>
          </mc:Fallback>
        </mc:AlternateContent>
      </w:r>
      <w:r w:rsidR="001657C0">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rsidR="001657C0">
        <w:t xml:space="preserve">. At a top level, Chord maps keys to responsible nodes by applying a </w:t>
      </w:r>
      <w:r w:rsidR="001657C0">
        <w:rPr>
          <w:i/>
          <w:iCs/>
        </w:rPr>
        <w:t>consistent hashing</w:t>
      </w:r>
      <w:r w:rsidR="001657C0">
        <w:t xml:space="preserve"> function to both the data key and the node ID. Consistent hashing uses the SHA-1 algorithm  to assign an </w:t>
      </w:r>
      <w:r w:rsidR="001657C0">
        <w:rPr>
          <w:i/>
          <w:iCs/>
        </w:rPr>
        <w:t>m</w:t>
      </w:r>
      <w:r w:rsidR="001657C0">
        <w:t>-bit identifier to a node and a data key hash used by the rest of the protocol for mapping to nodes. Nodes are arranged in an identifier circle (Chord ring)</w:t>
      </w:r>
      <w:r w:rsidR="001657C0">
        <w:rPr>
          <w:i/>
          <w:iCs/>
        </w:rPr>
        <w:t xml:space="preserve"> </w:t>
      </w:r>
      <w:r w:rsidR="001657C0">
        <w:t>with the range [0,2</w:t>
      </w:r>
      <w:r w:rsidR="001657C0">
        <w:rPr>
          <w:vertAlign w:val="superscript"/>
        </w:rPr>
        <w:t>m</w:t>
      </w:r>
      <w:r w:rsidR="001657C0">
        <w:t>-1] where key assignment is modulo 2</w:t>
      </w:r>
      <w:r w:rsidR="001657C0">
        <w:rPr>
          <w:vertAlign w:val="superscript"/>
        </w:rPr>
        <w:t>m</w:t>
      </w:r>
      <w:r w:rsidR="001657C0">
        <w:t>.</w:t>
      </w:r>
      <w:r w:rsidR="001657C0">
        <w:rPr>
          <w:vertAlign w:val="superscript"/>
        </w:rPr>
        <w:t xml:space="preserve"> </w:t>
      </w:r>
      <w:r w:rsidR="001657C0">
        <w:t xml:space="preserve">A key K is assigned to the first node in the circle whose hashed ID is equal to K or the next clockwise </w:t>
      </w:r>
      <w:r w:rsidR="006F1DA7">
        <w:t>node, referred</w:t>
      </w:r>
      <w:r w:rsidR="001657C0">
        <w:t xml:space="preserve"> to as the successor of K.</w:t>
      </w:r>
    </w:p>
    <w:p w:rsidR="00010375" w:rsidRDefault="0033184F">
      <w:pPr>
        <w:pStyle w:val="Standard"/>
        <w:ind w:firstLine="0"/>
      </w:pPr>
      <w:r>
        <w:rPr>
          <w:noProof/>
        </w:rPr>
        <w:drawing>
          <wp:anchor distT="0" distB="0" distL="114300" distR="114300" simplePos="0" relativeHeight="251657216" behindDoc="0" locked="0" layoutInCell="1" allowOverlap="1" wp14:anchorId="6546F22B">
            <wp:simplePos x="0" y="0"/>
            <wp:positionH relativeFrom="margin">
              <wp:posOffset>1286510</wp:posOffset>
            </wp:positionH>
            <wp:positionV relativeFrom="paragraph">
              <wp:posOffset>175260</wp:posOffset>
            </wp:positionV>
            <wp:extent cx="2138680" cy="1725295"/>
            <wp:effectExtent l="0" t="0" r="0" b="8255"/>
            <wp:wrapTopAndBottom/>
            <wp:docPr id="8"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lum/>
                      <a:alphaModFix/>
                      <a:extLst>
                        <a:ext uri="{28A0092B-C50C-407E-A947-70E740481C1C}">
                          <a14:useLocalDpi xmlns:a14="http://schemas.microsoft.com/office/drawing/2010/main" val="0"/>
                        </a:ext>
                      </a:extLst>
                    </a:blip>
                    <a:srcRect/>
                    <a:stretch>
                      <a:fillRect/>
                    </a:stretch>
                  </pic:blipFill>
                  <pic:spPr>
                    <a:xfrm>
                      <a:off x="0" y="0"/>
                      <a:ext cx="2138680" cy="1725295"/>
                    </a:xfrm>
                    <a:prstGeom prst="rect">
                      <a:avLst/>
                    </a:prstGeom>
                    <a:ln>
                      <a:noFill/>
                      <a:prstDash/>
                    </a:ln>
                  </pic:spPr>
                </pic:pic>
              </a:graphicData>
            </a:graphic>
            <wp14:sizeRelH relativeFrom="margin">
              <wp14:pctWidth>0</wp14:pctWidth>
            </wp14:sizeRelH>
            <wp14:sizeRelV relativeFrom="margin">
              <wp14:pctHeight>0</wp14:pctHeight>
            </wp14:sizeRelV>
          </wp:anchor>
        </w:drawing>
      </w:r>
    </w:p>
    <w:p w:rsidR="000D05EE" w:rsidRDefault="001657C0">
      <w:pPr>
        <w:pStyle w:val="Standard"/>
        <w:ind w:firstLine="0"/>
      </w:pPr>
      <w:r>
        <w:lastRenderedPageBreak/>
        <w:t xml:space="preserve">Each node in Chord keeps record of a set of variables: its own ID, a pointer to its predecessor, the set of keys it is in charge of and a routing table with maximum </w:t>
      </w:r>
      <w:r>
        <w:rPr>
          <w:i/>
          <w:iCs/>
        </w:rPr>
        <w:t xml:space="preserve">m </w:t>
      </w:r>
      <w:r>
        <w:t>entries called the finger table; with the node successor stored as the first finger table entry. Each</w:t>
      </w:r>
      <w:r>
        <w:rPr>
          <w:vertAlign w:val="superscript"/>
        </w:rPr>
        <w:t xml:space="preserve"> </w:t>
      </w:r>
      <w:r>
        <w:t xml:space="preserve">entry </w:t>
      </w:r>
      <w:r>
        <w:rPr>
          <w:i/>
          <w:iCs/>
        </w:rPr>
        <w:t>i</w:t>
      </w:r>
      <w:r>
        <w:t xml:space="preserve"> in the table being a node that succeeds by at least 2</w:t>
      </w:r>
      <w:r>
        <w:rPr>
          <w:vertAlign w:val="superscript"/>
        </w:rPr>
        <w:t>i-1</w:t>
      </w:r>
      <w:r>
        <w:t xml:space="preserve">. When a node wishes to join a network, it will run </w:t>
      </w:r>
      <w:r w:rsidR="00FA2EB3">
        <w:t>a few</w:t>
      </w:r>
      <w:r>
        <w:t xml:space="preserve"> functions that contact an existing node address supplied by the user. Three tasks are executed when joining a network, the first is running functions to initialise the predecessor and finger table entries. Secondly, the finger table entries and predecessors of other nodes in the networks are updated and finally, upper layer software is notified so that the appropriate key transfers can be done.</w:t>
      </w:r>
    </w:p>
    <w:p w:rsidR="000D05EE" w:rsidRDefault="000D05EE">
      <w:pPr>
        <w:pStyle w:val="Standard"/>
        <w:ind w:firstLine="0"/>
      </w:pPr>
    </w:p>
    <w:p w:rsidR="006C202C" w:rsidRDefault="001657C0" w:rsidP="006C202C">
      <w:pPr>
        <w:pStyle w:val="Standard"/>
        <w:ind w:firstLine="0"/>
      </w:pPr>
      <w:r>
        <w:t xml:space="preserve">To query for which node contains a key, a simple but inefficient method would be to pass the query along successors in the ring until the query encounters a node that matches or succeeds that key clockwise; passing back the IP address as a result. The drawback of this is that query might take </w:t>
      </w:r>
      <w:r w:rsidR="00F16062">
        <w:t>many</w:t>
      </w:r>
      <w:r>
        <w:t xml:space="preserve"> </w:t>
      </w:r>
      <w:r w:rsidRPr="000D7EDC">
        <w:t>hops</w:t>
      </w:r>
      <w:r>
        <w:t xml:space="preserve"> if the circle is large h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6C202C">
        <w:t xml:space="preserve"> To maintain correctness of lookups each node must keep its successor pointer and finger table up to date; which is done by running a stabilisation protocol periodically.</w:t>
      </w:r>
    </w:p>
    <w:p w:rsidR="000D05EE" w:rsidRPr="006C202C" w:rsidRDefault="006C202C">
      <w:pPr>
        <w:pStyle w:val="Standard"/>
        <w:ind w:firstLine="0"/>
      </w:pPr>
      <w:r>
        <w:rPr>
          <w:noProof/>
        </w:rPr>
        <mc:AlternateContent>
          <mc:Choice Requires="wps">
            <w:drawing>
              <wp:anchor distT="0" distB="0" distL="114300" distR="114300" simplePos="0" relativeHeight="251664384" behindDoc="0" locked="0" layoutInCell="1" allowOverlap="1" wp14:anchorId="6B352D54" wp14:editId="7218CFCC">
                <wp:simplePos x="0" y="0"/>
                <wp:positionH relativeFrom="margin">
                  <wp:posOffset>2407588</wp:posOffset>
                </wp:positionH>
                <wp:positionV relativeFrom="paragraph">
                  <wp:posOffset>2216426</wp:posOffset>
                </wp:positionV>
                <wp:extent cx="2719070" cy="635"/>
                <wp:effectExtent l="0" t="0" r="5080" b="6350"/>
                <wp:wrapSquare wrapText="bothSides"/>
                <wp:docPr id="19" name="Text Box 19"/>
                <wp:cNvGraphicFramePr/>
                <a:graphic xmlns:a="http://schemas.openxmlformats.org/drawingml/2006/main">
                  <a:graphicData uri="http://schemas.microsoft.com/office/word/2010/wordprocessingShape">
                    <wps:wsp>
                      <wps:cNvSpPr txBox="1"/>
                      <wps:spPr>
                        <a:xfrm>
                          <a:off x="0" y="0"/>
                          <a:ext cx="2719070" cy="635"/>
                        </a:xfrm>
                        <a:prstGeom prst="rect">
                          <a:avLst/>
                        </a:prstGeom>
                        <a:solidFill>
                          <a:prstClr val="white"/>
                        </a:solidFill>
                        <a:ln>
                          <a:noFill/>
                        </a:ln>
                      </wps:spPr>
                      <wps:txbx>
                        <w:txbxContent>
                          <w:p w:rsidR="005B1842" w:rsidRPr="00761C16" w:rsidRDefault="005B1842"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352D54" id="Text Box 19" o:spid="_x0000_s1030" type="#_x0000_t202" style="position:absolute;left:0;text-align:left;margin-left:189.55pt;margin-top:174.5pt;width:214.1pt;height:.05pt;z-index:2516643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" stroked="f">
                <v:textbox style="mso-fit-shape-to-text:t" inset="0,0,0,0">
                  <w:txbxContent>
                    <w:p w:rsidR="005B1842" w:rsidRPr="00761C16" w:rsidRDefault="005B1842"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v:textbox>
                <w10:wrap type="square" anchorx="margin"/>
              </v:shape>
            </w:pict>
          </mc:Fallback>
        </mc:AlternateContent>
      </w:r>
      <w:r>
        <w:rPr>
          <w:noProof/>
        </w:rPr>
        <w:drawing>
          <wp:anchor distT="0" distB="0" distL="114300" distR="114300" simplePos="0" relativeHeight="251665408" behindDoc="0" locked="0" layoutInCell="1" allowOverlap="1">
            <wp:simplePos x="0" y="0"/>
            <wp:positionH relativeFrom="column">
              <wp:posOffset>2410460</wp:posOffset>
            </wp:positionH>
            <wp:positionV relativeFrom="paragraph">
              <wp:posOffset>238760</wp:posOffset>
            </wp:positionV>
            <wp:extent cx="2717165" cy="2000250"/>
            <wp:effectExtent l="0" t="0" r="6510" b="0"/>
            <wp:wrapSquare wrapText="bothSides"/>
            <wp:docPr id="11"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2717165" cy="2000250"/>
                    </a:xfrm>
                    <a:prstGeom prst="rect">
                      <a:avLst/>
                    </a:prstGeom>
                  </pic:spPr>
                </pic:pic>
              </a:graphicData>
            </a:graphic>
          </wp:anchor>
        </w:drawing>
      </w:r>
      <w:r>
        <w:rPr>
          <w:noProof/>
        </w:rPr>
        <mc:AlternateContent>
          <mc:Choice Requires="wpg">
            <w:drawing>
              <wp:anchor distT="0" distB="0" distL="114300" distR="114300" simplePos="0" relativeHeight="251662336" behindDoc="0" locked="0" layoutInCell="1" allowOverlap="1">
                <wp:simplePos x="0" y="0"/>
                <wp:positionH relativeFrom="column">
                  <wp:posOffset>-239533</wp:posOffset>
                </wp:positionH>
                <wp:positionV relativeFrom="paragraph">
                  <wp:posOffset>257313</wp:posOffset>
                </wp:positionV>
                <wp:extent cx="2568575" cy="2589530"/>
                <wp:effectExtent l="0" t="0" r="3175" b="1270"/>
                <wp:wrapSquare wrapText="bothSides"/>
                <wp:docPr id="20" name="Group 20"/>
                <wp:cNvGraphicFramePr/>
                <a:graphic xmlns:a="http://schemas.openxmlformats.org/drawingml/2006/main">
                  <a:graphicData uri="http://schemas.microsoft.com/office/word/2010/wordprocessingGroup">
                    <wpg:wgp>
                      <wpg:cNvGrpSpPr/>
                      <wpg:grpSpPr>
                        <a:xfrm>
                          <a:off x="0" y="0"/>
                          <a:ext cx="2568575" cy="2589530"/>
                          <a:chOff x="0" y="0"/>
                          <a:chExt cx="2568575" cy="2589530"/>
                        </a:xfrm>
                      </wpg:grpSpPr>
                      <pic:pic xmlns:pic="http://schemas.openxmlformats.org/drawingml/2006/picture">
                        <pic:nvPicPr>
                          <pic:cNvPr id="10" name="Image5"/>
                          <pic:cNvPicPr/>
                        </pic:nvPicPr>
                        <pic:blipFill>
                          <a:blip r:embed="rId17">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rsidR="005B1842" w:rsidRPr="00CB1A42" w:rsidRDefault="005B1842"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 o:spid="_x0000_s1031" style="position:absolute;left:0;text-align:left;margin-left:-18.85pt;margin-top:20.25pt;width:202.25pt;height:203.9pt;z-index:251662336" coordsize="25685,25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 o:spid="_x0000_s1032"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18" o:title=""/>
                </v:shape>
                <v:shape id="Text Box 18" o:spid="_x0000_s1033"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5B1842" w:rsidRPr="00CB1A42" w:rsidRDefault="005B1842"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v:textbox>
                </v:shape>
                <w10:wrap type="square"/>
              </v:group>
            </w:pict>
          </mc:Fallback>
        </mc:AlternateContent>
      </w:r>
    </w:p>
    <w:p w:rsidR="000D05EE" w:rsidRDefault="000D05EE">
      <w:pPr>
        <w:pStyle w:val="Standard"/>
        <w:ind w:firstLine="0"/>
      </w:pPr>
    </w:p>
    <w:p w:rsidR="00283237" w:rsidRDefault="00283237">
      <w:pPr>
        <w:pStyle w:val="Standard"/>
        <w:ind w:firstLine="0"/>
      </w:pPr>
    </w:p>
    <w:p w:rsidR="004A1539" w:rsidRDefault="004A1539">
      <w:pPr>
        <w:pStyle w:val="Standard"/>
        <w:ind w:firstLine="0"/>
      </w:pPr>
    </w:p>
    <w:p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rsidR="0016462C" w:rsidRDefault="0016462C" w:rsidP="0016462C">
      <w:pPr>
        <w:pStyle w:val="Heading2"/>
        <w:numPr>
          <w:ilvl w:val="0"/>
          <w:numId w:val="0"/>
        </w:numPr>
        <w:ind w:left="216"/>
      </w:pPr>
      <w:bookmarkStart w:id="14" w:name="_Toc48216380"/>
      <w:r>
        <w:lastRenderedPageBreak/>
        <w:t>2.5 Kademlia</w:t>
      </w:r>
      <w:bookmarkEnd w:id="14"/>
    </w:p>
    <w:p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rsidR="00C76471" w:rsidRDefault="00C76471" w:rsidP="00542548"/>
    <w:p w:rsidR="00C02368" w:rsidRDefault="00A77901" w:rsidP="00542548">
      <w:r>
        <w:rPr>
          <w:noProof/>
        </w:rPr>
        <mc:AlternateContent>
          <mc:Choice Requires="wpg">
            <w:drawing>
              <wp:anchor distT="0" distB="0" distL="114300" distR="114300" simplePos="0" relativeHeight="251667456" behindDoc="0" locked="0" layoutInCell="1" allowOverlap="1">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rsidR="005B1842" w:rsidRPr="00FD1410" w:rsidRDefault="005B1842"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34" style="position:absolute;margin-left:0;margin-top:41.7pt;width:328.05pt;height:217.8pt;z-index:251667456;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3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0" o:title="A close up of a map&#10;&#10;Description automatically generated"/>
                </v:shape>
                <v:shape id="Text Box 23" o:spid="_x0000_s103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5B1842" w:rsidRPr="00FD1410" w:rsidRDefault="005B1842"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C76471">
        <w:t>.</w:t>
      </w:r>
      <w:r w:rsidR="00463E43">
        <w:t xml:space="preserve"> </w:t>
      </w:r>
      <w:r w:rsidR="00BC3C15">
        <w:t>At each node, the binary tree is sub-divided to subtrees without the node</w:t>
      </w:r>
      <w:r w:rsidR="00C02368">
        <w:t xml:space="preserve"> as shown in the diagram below.</w:t>
      </w:r>
      <w:r w:rsidR="007F4F69">
        <w:t xml:space="preserve"> For each of the subtrees, a node maintains record of at least one node which guarantees that any node can locate another node. To assign values to nodes, Kademlia uses the distance between the key hash and the node using a XOR function.</w:t>
      </w:r>
    </w:p>
    <w:p w:rsidR="00A77901" w:rsidRDefault="00A77901" w:rsidP="00542548"/>
    <w:p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 also known 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004FE3">
        <w:t xml:space="preserve"> showed that the longer a node stayed up, the higher it’s chance of staying up for another hour.</w:t>
      </w:r>
      <w:r w:rsidR="001751CB">
        <w:t xml:space="preserve"> For large values of i,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rsidR="00A77901" w:rsidRDefault="00A77901" w:rsidP="00A77901">
      <w:pPr>
        <w:pStyle w:val="ListParagraph"/>
        <w:numPr>
          <w:ilvl w:val="0"/>
          <w:numId w:val="8"/>
        </w:numPr>
      </w:pPr>
      <w:r>
        <w:lastRenderedPageBreak/>
        <w:t xml:space="preserve">If the </w:t>
      </w:r>
      <w:r w:rsidR="00B45FFE">
        <w:t>sender ID exists in the K-bucket, it is moved to the tail of the list.</w:t>
      </w:r>
    </w:p>
    <w:p w:rsidR="00B45FFE" w:rsidRDefault="00B45FFE" w:rsidP="00A77901">
      <w:pPr>
        <w:pStyle w:val="ListParagraph"/>
        <w:numPr>
          <w:ilvl w:val="0"/>
          <w:numId w:val="8"/>
        </w:numPr>
      </w:pPr>
      <w:r>
        <w:t>If the ID is not yet in the correct K-bucket and the bucket has less than K entries, the sender ID is inserted at the tail of the list.</w:t>
      </w:r>
    </w:p>
    <w:p w:rsidR="00B45FFE" w:rsidRDefault="00B45FFE" w:rsidP="00A77901">
      <w:pPr>
        <w:pStyle w:val="ListParagraph"/>
        <w:numPr>
          <w:ilvl w:val="0"/>
          <w:numId w:val="8"/>
        </w:numPr>
      </w:pPr>
      <w:r>
        <w:t>If the K-bucket is full, the least-recently seen node is pinged and is evicted if no response is received; else the least-recently seen node is moved to the tail and the sender ID is discarded.</w:t>
      </w:r>
    </w:p>
    <w:p w:rsidR="00A01536" w:rsidRDefault="00AC39E0" w:rsidP="00AC39E0">
      <w:pPr>
        <w:pStyle w:val="Heading2"/>
        <w:numPr>
          <w:ilvl w:val="0"/>
          <w:numId w:val="0"/>
        </w:numPr>
        <w:ind w:left="216"/>
      </w:pPr>
      <w:bookmarkStart w:id="15" w:name="_Toc48216381"/>
      <w:r>
        <w:t>2.6 Skip Graph</w:t>
      </w:r>
      <w:bookmarkEnd w:id="15"/>
    </w:p>
    <w:p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is that </w:t>
      </w:r>
      <w:r w:rsidR="00687250">
        <w:t>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what th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rsidR="007F12D8" w:rsidRDefault="007F12D8" w:rsidP="00AC39E0"/>
    <w:p w:rsidR="007F12D8" w:rsidRDefault="009704B2" w:rsidP="00AC39E0">
      <w:r>
        <w:rPr>
          <w:noProof/>
        </w:rPr>
        <mc:AlternateContent>
          <mc:Choice Requires="wpg">
            <w:drawing>
              <wp:anchor distT="0" distB="0" distL="114300" distR="114300" simplePos="0" relativeHeight="251671552" behindDoc="0" locked="0" layoutInCell="1" allowOverlap="1">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rsidR="005B1842" w:rsidRPr="00F23522" w:rsidRDefault="005B1842"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7" style="position:absolute;margin-left:-.1pt;margin-top:108.15pt;width:368.5pt;height:139.55pt;z-index:251671552"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3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2" o:title="A picture containing clock&#10;&#10;Description automatically generated"/>
                </v:shape>
                <v:shape id="Text Box 5" o:spid="_x0000_s103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5B1842" w:rsidRPr="00F23522" w:rsidRDefault="005B1842"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v:textbox>
                </v:shape>
                <w10:wrap type="topAndBottom"/>
              </v:group>
            </w:pict>
          </mc:Fallback>
        </mc:AlternateContent>
      </w:r>
      <w:r w:rsidR="007F12D8">
        <w:t xml:space="preserve">At the foundation of skip graphs are skip lists, which are tree-like data structures organized in levels of increasing sparse linked lists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utilize doubly linked skip lists where each node a predecessor and successor pointer </w:t>
      </w:r>
      <w:r w:rsidR="005C7A62">
        <w:t>for each level it resides in; with higher level lists being “express lanes” that enable quick traversal of a node sequence. Searching for a node key starts at the top level and drops down a level when the desired not is not available in that level.</w:t>
      </w:r>
    </w:p>
    <w:p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r w:rsidR="00EC25B7">
        <w:rPr>
          <w:i/>
          <w:iCs/>
        </w:rPr>
        <w:t xml:space="preserve">O(log n) </w:t>
      </w:r>
      <w:r w:rsidR="00EC25B7">
        <w:t>neighbors</w:t>
      </w:r>
      <w:r w:rsidR="002E758E">
        <w:t xml:space="preserve">. This reduces the chance of a node participating in a search in turn eliminating single points of failure and </w:t>
      </w:r>
      <w:r w:rsidR="00C4431C">
        <w:t>hotspots</w:t>
      </w:r>
      <w:r w:rsidR="002E758E">
        <w:t>.</w:t>
      </w:r>
    </w:p>
    <w:p w:rsidR="00BD22F1" w:rsidRDefault="00BD22F1" w:rsidP="00AC39E0"/>
    <w:p w:rsidR="00BD22F1" w:rsidRDefault="009704B2" w:rsidP="00AC39E0">
      <w:r>
        <w:rPr>
          <w:noProof/>
        </w:rPr>
        <w:lastRenderedPageBreak/>
        <mc:AlternateContent>
          <mc:Choice Requires="wpg">
            <w:drawing>
              <wp:anchor distT="0" distB="0" distL="114300" distR="114300" simplePos="0" relativeHeight="251675648" behindDoc="0" locked="0" layoutInCell="1" allowOverlap="1">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rsidR="005B1842" w:rsidRPr="00C10B06" w:rsidRDefault="005B1842"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40" style="position:absolute;margin-left:-.1pt;margin-top:86.95pt;width:368.5pt;height:187.8pt;z-index:251675648"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4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4" o:title="A close up of text on a white background&#10;&#10;Description automatically generated"/>
                </v:shape>
                <v:shape id="Text Box 7" o:spid="_x0000_s104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5B1842" w:rsidRPr="00C10B06" w:rsidRDefault="005B1842"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r w:rsidR="00BD22F1">
        <w:rPr>
          <w:i/>
          <w:iCs/>
        </w:rPr>
        <w:t xml:space="preserve">O(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r>
        <w:rPr>
          <w:i/>
          <w:iCs/>
        </w:rPr>
        <w:t xml:space="preserve">i </w:t>
      </w:r>
      <w:r>
        <w:t xml:space="preserve">if the length of </w:t>
      </w:r>
      <w:r>
        <w:rPr>
          <w:i/>
          <w:iCs/>
        </w:rPr>
        <w:t>w</w:t>
      </w:r>
      <w:r>
        <w:t xml:space="preserve"> = </w:t>
      </w:r>
      <w:r>
        <w:rPr>
          <w:i/>
          <w:iCs/>
        </w:rPr>
        <w:t>i</w:t>
      </w:r>
      <w:r>
        <w:t>.</w:t>
      </w:r>
    </w:p>
    <w:p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rsidR="00713AA2" w:rsidRDefault="00713AA2" w:rsidP="00AC39E0"/>
    <w:p w:rsidR="00713AA2" w:rsidRPr="00C833C4" w:rsidRDefault="00B21F36" w:rsidP="00AC39E0">
      <w:r>
        <w:t>Previous work done by the authors of skip graphs describes a graph repair mechanism that they declared inadequate with the worst-case run time being linear in the graph siz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rsidR="000D05EE" w:rsidRDefault="00DD71BB">
      <w:pPr>
        <w:pStyle w:val="Heading1"/>
        <w:numPr>
          <w:ilvl w:val="0"/>
          <w:numId w:val="4"/>
        </w:numPr>
      </w:pPr>
      <w:bookmarkStart w:id="16" w:name="_Toc48216382"/>
      <w:r>
        <w:lastRenderedPageBreak/>
        <w:t>Planning</w:t>
      </w:r>
      <w:bookmarkEnd w:id="16"/>
    </w:p>
    <w:p w:rsidR="00AC2CFD" w:rsidRPr="00AC2CFD" w:rsidRDefault="00AC2CFD" w:rsidP="00AC2CFD">
      <w:r>
        <w:t>This section looks at various parts of the planning process of the project implementation</w:t>
      </w:r>
      <w:r w:rsidR="0039230D">
        <w:t>; fro</w:t>
      </w:r>
      <w:r w:rsidR="00197C90">
        <w:t>m a description of the software engineering methodology used to discussing implementation plan formulated during the requirements analysis.</w:t>
      </w:r>
    </w:p>
    <w:p w:rsidR="00DB264B" w:rsidRDefault="00DB264B" w:rsidP="00DB264B">
      <w:pPr>
        <w:pStyle w:val="Heading2"/>
        <w:numPr>
          <w:ilvl w:val="1"/>
          <w:numId w:val="4"/>
        </w:numPr>
      </w:pPr>
      <w:bookmarkStart w:id="17" w:name="_Toc48216383"/>
      <w:r>
        <w:t xml:space="preserve">Engineering </w:t>
      </w:r>
      <w:r w:rsidR="00AC2CFD">
        <w:t>M</w:t>
      </w:r>
      <w:r>
        <w:t>ethod</w:t>
      </w:r>
      <w:bookmarkEnd w:id="17"/>
    </w:p>
    <w:p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372B83">
        <w:t xml:space="preserve">; m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rsidR="000D05EE" w:rsidRDefault="00DB264B" w:rsidP="00C47FD4">
      <w:pPr>
        <w:pStyle w:val="Heading2"/>
        <w:numPr>
          <w:ilvl w:val="1"/>
          <w:numId w:val="4"/>
        </w:numPr>
      </w:pPr>
      <w:bookmarkStart w:id="18" w:name="_Toc48216384"/>
      <w:r>
        <w:t>Requirements Analysis</w:t>
      </w:r>
      <w:bookmarkEnd w:id="18"/>
    </w:p>
    <w:p w:rsidR="00C47FD4" w:rsidRDefault="00C47FD4" w:rsidP="00C47FD4">
      <w:r>
        <w:t xml:space="preserve">The project requirements </w:t>
      </w:r>
      <w:r w:rsidR="00196CE4">
        <w:t>were</w:t>
      </w:r>
      <w:r>
        <w:t xml:space="preserve"> created using descriptions of how the protocol works from the Chord academic paper; first selecting the functions required to create a working version of the protocol with those functions</w:t>
      </w:r>
      <w:r w:rsidR="00196CE4">
        <w:t>, shown in figures 5 and 6 of the paper</w:t>
      </w:r>
      <w:r>
        <w:t xml:space="preserve"> being:</w:t>
      </w:r>
    </w:p>
    <w:p w:rsidR="000D05EE" w:rsidRDefault="00C47FD4" w:rsidP="00C47FD4">
      <w:pPr>
        <w:pStyle w:val="ListParagraph"/>
        <w:numPr>
          <w:ilvl w:val="0"/>
          <w:numId w:val="9"/>
        </w:numPr>
      </w:pPr>
      <w:r>
        <w:t>Consistent Hashing of keys and node IDs using SHA-1</w:t>
      </w:r>
    </w:p>
    <w:p w:rsidR="00C47FD4" w:rsidRDefault="00C47FD4" w:rsidP="00C47FD4">
      <w:pPr>
        <w:pStyle w:val="ListParagraph"/>
        <w:numPr>
          <w:ilvl w:val="0"/>
          <w:numId w:val="9"/>
        </w:numPr>
      </w:pPr>
      <w:r>
        <w:t>Scalable key lookup functionality using finger tables.</w:t>
      </w:r>
    </w:p>
    <w:p w:rsidR="00C47FD4" w:rsidRDefault="00C47FD4" w:rsidP="00C47FD4">
      <w:pPr>
        <w:pStyle w:val="ListParagraph"/>
        <w:numPr>
          <w:ilvl w:val="0"/>
          <w:numId w:val="9"/>
        </w:numPr>
      </w:pPr>
      <w:r>
        <w:t>Functions for node creation, joining a network and network stabilization.</w:t>
      </w:r>
    </w:p>
    <w:p w:rsidR="00785721" w:rsidRDefault="00A053C6" w:rsidP="00785721">
      <w:pPr>
        <w:ind w:left="50"/>
      </w:pPr>
      <w:r>
        <w:t xml:space="preserve">The functions and their implementations will be discussed in more detail later in the report. </w:t>
      </w:r>
      <w:r w:rsidR="00785721">
        <w:t>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suc</w:t>
      </w:r>
      <w:r w:rsidR="003F562A">
        <w:t>c</w:t>
      </w:r>
      <w:r w:rsidR="00785721">
        <w:t>ess</w:t>
      </w:r>
      <w:r w:rsidR="003F562A">
        <w:t>o</w:t>
      </w:r>
      <w:r w:rsidR="00785721">
        <w:t>r failure.</w:t>
      </w:r>
    </w:p>
    <w:p w:rsidR="008768A0" w:rsidRDefault="008768A0" w:rsidP="00785721">
      <w:pPr>
        <w:ind w:left="50"/>
      </w:pPr>
    </w:p>
    <w:p w:rsidR="008768A0" w:rsidRDefault="008768A0" w:rsidP="00785721">
      <w:pPr>
        <w:ind w:left="50"/>
      </w:pPr>
      <w:r>
        <w:t>Aside from the technical requirements, it was also important to be mindful of the high-level requirements that the authors set out to solve such as:</w:t>
      </w:r>
    </w:p>
    <w:p w:rsidR="008768A0" w:rsidRDefault="008768A0" w:rsidP="008768A0">
      <w:pPr>
        <w:pStyle w:val="ListParagraph"/>
        <w:numPr>
          <w:ilvl w:val="0"/>
          <w:numId w:val="10"/>
        </w:numPr>
      </w:pPr>
      <w:r>
        <w:t>Load balancing of keys across nodes in the network</w:t>
      </w:r>
    </w:p>
    <w:p w:rsidR="008768A0" w:rsidRDefault="008768A0" w:rsidP="008768A0">
      <w:pPr>
        <w:pStyle w:val="ListParagraph"/>
        <w:numPr>
          <w:ilvl w:val="0"/>
          <w:numId w:val="10"/>
        </w:numPr>
      </w:pPr>
      <w:r>
        <w:t>Decentralization of responsibility in the network with all nodes being equal</w:t>
      </w:r>
    </w:p>
    <w:p w:rsidR="008768A0" w:rsidRDefault="008768A0" w:rsidP="008768A0">
      <w:pPr>
        <w:pStyle w:val="ListParagraph"/>
        <w:numPr>
          <w:ilvl w:val="0"/>
          <w:numId w:val="10"/>
        </w:numPr>
      </w:pPr>
      <w:r>
        <w:t>Scalability with the lookup costs growing as a Log of the network size.</w:t>
      </w:r>
    </w:p>
    <w:p w:rsidR="008768A0" w:rsidRDefault="008768A0" w:rsidP="008768A0">
      <w:pPr>
        <w:pStyle w:val="ListParagraph"/>
        <w:numPr>
          <w:ilvl w:val="0"/>
          <w:numId w:val="10"/>
        </w:numPr>
      </w:pPr>
      <w:r>
        <w:t>Availability by maintaining record entries to accurately reflect network changes; ensuring lookup correctness when network failures are not large.</w:t>
      </w:r>
    </w:p>
    <w:p w:rsidR="008768A0" w:rsidRDefault="008768A0" w:rsidP="008768A0">
      <w:pPr>
        <w:pStyle w:val="ListParagraph"/>
        <w:numPr>
          <w:ilvl w:val="0"/>
          <w:numId w:val="10"/>
        </w:numPr>
      </w:pPr>
      <w:r>
        <w:t>Flexible key naming with no limits on key structures.</w:t>
      </w:r>
    </w:p>
    <w:p w:rsidR="008768A0" w:rsidRDefault="00F91D9B" w:rsidP="00F91D9B">
      <w:pPr>
        <w:pStyle w:val="Heading1"/>
        <w:numPr>
          <w:ilvl w:val="0"/>
          <w:numId w:val="4"/>
        </w:numPr>
      </w:pPr>
      <w:r>
        <w:lastRenderedPageBreak/>
        <w:t>Design</w:t>
      </w:r>
    </w:p>
    <w:p w:rsidR="00200094" w:rsidRDefault="00EB54CE" w:rsidP="00D71A36">
      <w:r>
        <w:rPr>
          <w:noProof/>
        </w:rPr>
        <mc:AlternateContent>
          <mc:Choice Requires="wpg">
            <w:drawing>
              <wp:anchor distT="0" distB="0" distL="114300" distR="114300" simplePos="0" relativeHeight="251696128" behindDoc="0" locked="0" layoutInCell="1" allowOverlap="1">
                <wp:simplePos x="0" y="0"/>
                <wp:positionH relativeFrom="column">
                  <wp:posOffset>759556</wp:posOffset>
                </wp:positionH>
                <wp:positionV relativeFrom="paragraph">
                  <wp:posOffset>1018588</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B1842" w:rsidRDefault="005B1842"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B1842" w:rsidRDefault="005B1842"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B1842" w:rsidRDefault="005B1842"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B1842" w:rsidRDefault="005B1842"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rsidR="005B1842" w:rsidRPr="003070C6" w:rsidRDefault="005B1842"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43" style="position:absolute;margin-left:59.8pt;margin-top:80.2pt;width:259.4pt;height:185.95pt;z-index:251696128"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">
                <v:group id="Group 38" o:spid="_x0000_s104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4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rsidR="005B1842" w:rsidRDefault="005B1842" w:rsidP="00050478">
                          <w:pPr>
                            <w:jc w:val="center"/>
                          </w:pPr>
                          <w:r>
                            <w:t>Library Entry Point</w:t>
                          </w:r>
                        </w:p>
                      </w:txbxContent>
                    </v:textbox>
                  </v:roundrect>
                  <v:roundrect id="Rectangle: Rounded Corners 25" o:spid="_x0000_s104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rsidR="005B1842" w:rsidRDefault="005B1842" w:rsidP="00050478">
                          <w:pPr>
                            <w:jc w:val="center"/>
                          </w:pPr>
                          <w:r>
                            <w:t>Node Logic</w:t>
                          </w:r>
                        </w:p>
                      </w:txbxContent>
                    </v:textbox>
                  </v:roundrect>
                  <v:roundrect id="Rectangle: Rounded Corners 26" o:spid="_x0000_s104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rsidR="005B1842" w:rsidRDefault="005B1842" w:rsidP="00050478">
                          <w:pPr>
                            <w:jc w:val="center"/>
                          </w:pPr>
                          <w:r>
                            <w:t>Communication</w:t>
                          </w:r>
                        </w:p>
                      </w:txbxContent>
                    </v:textbox>
                  </v:roundrect>
                  <v:roundrect id="Rectangle: Rounded Corners 27" o:spid="_x0000_s104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rsidR="005B1842" w:rsidRDefault="005B1842"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4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5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5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5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5B1842" w:rsidRPr="003070C6" w:rsidRDefault="005B1842"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as use which is the direction taken in this implementation</w:t>
      </w:r>
      <w:r w:rsidR="00F03571">
        <w:t>. The system 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rsidR="00D71A36" w:rsidRDefault="00D150C3" w:rsidP="00D71A36">
      <w:r>
        <w:t xml:space="preserve"> </w:t>
      </w:r>
      <w:r w:rsidR="005B1842">
        <w:t>The advantage of this layered approach gives is that implementations of layers such as communication or storage can be inter-changed while maintaining the same interfaces between the node logic layer.</w:t>
      </w:r>
    </w:p>
    <w:p w:rsidR="00584AD3" w:rsidRDefault="00584AD3" w:rsidP="00D71A36"/>
    <w:p w:rsidR="008D1C9B" w:rsidRDefault="00584AD3" w:rsidP="00D71A36">
      <w:r>
        <w:t>One extension of Chord to improve load balance among nodes is by using virtual nodes. These nodes are run on a physical node with their own unique IDs; and the IDs within the range between the physical node and the immediate node successor (next</w:t>
      </w:r>
      <w:r w:rsidR="00B0057A">
        <w:t xml:space="preserve"> clockwise</w:t>
      </w:r>
      <w:r>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bookmarkStart w:id="19" w:name="_GoBack"/>
      <w:bookmarkEnd w:id="19"/>
    </w:p>
    <w:p w:rsidR="00F91D9B" w:rsidRDefault="00F91D9B" w:rsidP="00F91D9B">
      <w:pPr>
        <w:pStyle w:val="Heading1"/>
        <w:numPr>
          <w:ilvl w:val="0"/>
          <w:numId w:val="4"/>
        </w:numPr>
      </w:pPr>
      <w:r>
        <w:lastRenderedPageBreak/>
        <w:t>Implementation</w:t>
      </w:r>
    </w:p>
    <w:p w:rsidR="00F91D9B" w:rsidRDefault="00F91D9B" w:rsidP="00F91D9B">
      <w:pPr>
        <w:pStyle w:val="Heading1"/>
        <w:numPr>
          <w:ilvl w:val="0"/>
          <w:numId w:val="4"/>
        </w:numPr>
      </w:pPr>
      <w:r>
        <w:lastRenderedPageBreak/>
        <w:t>Testing</w:t>
      </w:r>
    </w:p>
    <w:p w:rsidR="00F91D9B" w:rsidRPr="00F91D9B" w:rsidRDefault="00F91D9B" w:rsidP="00F91D9B"/>
    <w:p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rsidR="000D05EE" w:rsidRDefault="001657C0">
      <w:pPr>
        <w:pStyle w:val="Standard"/>
        <w:ind w:firstLine="0"/>
      </w:pPr>
      <w:r>
        <w:t xml:space="preserve"> </w:t>
      </w:r>
    </w:p>
    <w:p w:rsidR="00905D71" w:rsidRDefault="00905D71">
      <w:pPr>
        <w:sectPr w:rsidR="00905D71">
          <w:footerReference w:type="default" r:id="rId25"/>
          <w:pgSz w:w="11906" w:h="16838"/>
          <w:pgMar w:top="2268" w:right="2268" w:bottom="2268" w:left="2268" w:header="720" w:footer="709" w:gutter="0"/>
          <w:cols w:space="720"/>
        </w:sectPr>
      </w:pPr>
    </w:p>
    <w:p w:rsidR="00905D71" w:rsidRDefault="00905D71">
      <w:pPr>
        <w:sectPr w:rsidR="00905D71">
          <w:type w:val="continuous"/>
          <w:pgSz w:w="11906" w:h="16838"/>
          <w:pgMar w:top="2268" w:right="2268" w:bottom="2268" w:left="2268" w:header="720" w:footer="709" w:gutter="0"/>
          <w:cols w:space="0"/>
        </w:sectPr>
      </w:pPr>
    </w:p>
    <w:p w:rsidR="00197C90" w:rsidRPr="00197C90" w:rsidRDefault="001657C0" w:rsidP="00197C90">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197C90" w:rsidRPr="00197C90">
        <w:rPr>
          <w:noProof/>
          <w:szCs w:val="24"/>
        </w:rPr>
        <w:t>[1]</w:t>
      </w:r>
      <w:r w:rsidR="00197C90" w:rsidRPr="00197C90">
        <w:rPr>
          <w:noProof/>
          <w:szCs w:val="24"/>
        </w:rPr>
        <w:tab/>
        <w:t>D. Reinsel, J. Gantz, and J. Rydning, “The Digitization of the World - From Edge to Core,” 2018. [Online]. Available: https://www.seagate.com/files/www-content/our-story/trends/files/idc-seagate-dataage-whitepaper.pdf.</w:t>
      </w:r>
    </w:p>
    <w:p w:rsidR="00197C90" w:rsidRPr="00197C90" w:rsidRDefault="00197C90" w:rsidP="00197C90">
      <w:pPr>
        <w:autoSpaceDE w:val="0"/>
        <w:adjustRightInd w:val="0"/>
        <w:spacing w:line="240" w:lineRule="exact"/>
        <w:ind w:left="640" w:hanging="640"/>
        <w:rPr>
          <w:noProof/>
          <w:szCs w:val="24"/>
        </w:rPr>
      </w:pPr>
      <w:r w:rsidRPr="00197C90">
        <w:rPr>
          <w:noProof/>
          <w:szCs w:val="24"/>
        </w:rPr>
        <w:t>[2]</w:t>
      </w:r>
      <w:r w:rsidRPr="00197C90">
        <w:rPr>
          <w:noProof/>
          <w:szCs w:val="24"/>
        </w:rPr>
        <w:tab/>
        <w:t>Domo, “Data Never Sleeps 7.0,” 2019. https://www.domo.com/learn/data-never-sleeps-7 (accessed Jul. 20, 2020).</w:t>
      </w:r>
    </w:p>
    <w:p w:rsidR="00197C90" w:rsidRPr="00197C90" w:rsidRDefault="00197C90" w:rsidP="00197C90">
      <w:pPr>
        <w:autoSpaceDE w:val="0"/>
        <w:adjustRightInd w:val="0"/>
        <w:spacing w:line="240" w:lineRule="exact"/>
        <w:ind w:left="640" w:hanging="640"/>
        <w:rPr>
          <w:noProof/>
          <w:szCs w:val="24"/>
        </w:rPr>
      </w:pPr>
      <w:r w:rsidRPr="00197C90">
        <w:rPr>
          <w:noProof/>
          <w:szCs w:val="24"/>
        </w:rPr>
        <w:t>[3]</w:t>
      </w:r>
      <w:r w:rsidRPr="00197C90">
        <w:rPr>
          <w:noProof/>
          <w:szCs w:val="24"/>
        </w:rPr>
        <w:tab/>
        <w:t xml:space="preserve">Y. Chawathe, S. Ratnasamy, L. Breslau, N. Lanham, and S. Shenker, “Making Gnutella-like P2P Systems Scalable,” </w:t>
      </w:r>
      <w:r w:rsidRPr="00197C90">
        <w:rPr>
          <w:i/>
          <w:iCs/>
          <w:noProof/>
          <w:szCs w:val="24"/>
        </w:rPr>
        <w:t>Comput. Commun. Rev.</w:t>
      </w:r>
      <w:r w:rsidRPr="00197C90">
        <w:rPr>
          <w:noProof/>
          <w:szCs w:val="24"/>
        </w:rPr>
        <w:t>, vol. 33, no. 4, pp. 407–418.</w:t>
      </w:r>
    </w:p>
    <w:p w:rsidR="00197C90" w:rsidRPr="00197C90" w:rsidRDefault="00197C90" w:rsidP="00197C90">
      <w:pPr>
        <w:autoSpaceDE w:val="0"/>
        <w:adjustRightInd w:val="0"/>
        <w:spacing w:line="240" w:lineRule="exact"/>
        <w:ind w:left="640" w:hanging="640"/>
        <w:rPr>
          <w:noProof/>
          <w:szCs w:val="24"/>
        </w:rPr>
      </w:pPr>
      <w:r w:rsidRPr="00197C90">
        <w:rPr>
          <w:noProof/>
          <w:szCs w:val="24"/>
        </w:rPr>
        <w:t>[4]</w:t>
      </w:r>
      <w:r w:rsidRPr="00197C90">
        <w:rPr>
          <w:noProof/>
          <w:szCs w:val="24"/>
        </w:rPr>
        <w:tab/>
        <w:t xml:space="preserve">M. Gowan, “Requiem for Napster,” </w:t>
      </w:r>
      <w:r w:rsidRPr="00197C90">
        <w:rPr>
          <w:i/>
          <w:iCs/>
          <w:noProof/>
          <w:szCs w:val="24"/>
        </w:rPr>
        <w:t>PC World</w:t>
      </w:r>
      <w:r w:rsidRPr="00197C90">
        <w:rPr>
          <w:noProof/>
          <w:szCs w:val="24"/>
        </w:rPr>
        <w:t>, 2002. https://www.pcworld.idg.com.au/article/22380/requiem_napster/ (accessed Jul. 20, 2020).</w:t>
      </w:r>
    </w:p>
    <w:p w:rsidR="00197C90" w:rsidRPr="00197C90" w:rsidRDefault="00197C90" w:rsidP="00197C90">
      <w:pPr>
        <w:autoSpaceDE w:val="0"/>
        <w:adjustRightInd w:val="0"/>
        <w:spacing w:line="240" w:lineRule="exact"/>
        <w:ind w:left="640" w:hanging="640"/>
        <w:rPr>
          <w:noProof/>
          <w:szCs w:val="24"/>
        </w:rPr>
      </w:pPr>
      <w:r w:rsidRPr="00197C90">
        <w:rPr>
          <w:noProof/>
          <w:szCs w:val="24"/>
        </w:rPr>
        <w:t>[5]</w:t>
      </w:r>
      <w:r w:rsidRPr="00197C90">
        <w:rPr>
          <w:noProof/>
          <w:szCs w:val="24"/>
        </w:rPr>
        <w:tab/>
        <w:t xml:space="preserve">M. Richtel, “Napster Is Told to Remain Shut,” </w:t>
      </w:r>
      <w:r w:rsidRPr="00197C90">
        <w:rPr>
          <w:i/>
          <w:iCs/>
          <w:noProof/>
          <w:szCs w:val="24"/>
        </w:rPr>
        <w:t>The New York Times</w:t>
      </w:r>
      <w:r w:rsidRPr="00197C90">
        <w:rPr>
          <w:noProof/>
          <w:szCs w:val="24"/>
        </w:rPr>
        <w:t>, 2001. https://www.nytimes.com/2001/07/12/technology/ebusiness/napster-is-told-to-remain-shut.html.</w:t>
      </w:r>
    </w:p>
    <w:p w:rsidR="00197C90" w:rsidRPr="00197C90" w:rsidRDefault="00197C90" w:rsidP="00197C90">
      <w:pPr>
        <w:autoSpaceDE w:val="0"/>
        <w:adjustRightInd w:val="0"/>
        <w:spacing w:line="240" w:lineRule="exact"/>
        <w:ind w:left="640" w:hanging="640"/>
        <w:rPr>
          <w:noProof/>
          <w:szCs w:val="24"/>
        </w:rPr>
      </w:pPr>
      <w:r w:rsidRPr="00197C90">
        <w:rPr>
          <w:noProof/>
          <w:szCs w:val="24"/>
        </w:rPr>
        <w:t>[6]</w:t>
      </w:r>
      <w:r w:rsidRPr="00197C90">
        <w:rPr>
          <w:noProof/>
          <w:szCs w:val="24"/>
        </w:rPr>
        <w:tab/>
        <w:t xml:space="preserve">Wikipedia, “Gnutella,” </w:t>
      </w:r>
      <w:r w:rsidRPr="00197C90">
        <w:rPr>
          <w:i/>
          <w:iCs/>
          <w:noProof/>
          <w:szCs w:val="24"/>
        </w:rPr>
        <w:t>Wikipedia</w:t>
      </w:r>
      <w:r w:rsidRPr="00197C90">
        <w:rPr>
          <w:noProof/>
          <w:szCs w:val="24"/>
        </w:rPr>
        <w:t>. https://en.wikipedia.org/wiki/Gnutella (accessed Jul. 20, 2020).</w:t>
      </w:r>
    </w:p>
    <w:p w:rsidR="00197C90" w:rsidRPr="00197C90" w:rsidRDefault="00197C90" w:rsidP="00197C90">
      <w:pPr>
        <w:autoSpaceDE w:val="0"/>
        <w:adjustRightInd w:val="0"/>
        <w:spacing w:line="240" w:lineRule="exact"/>
        <w:ind w:left="640" w:hanging="640"/>
        <w:rPr>
          <w:noProof/>
          <w:szCs w:val="24"/>
        </w:rPr>
      </w:pPr>
      <w:r w:rsidRPr="00197C90">
        <w:rPr>
          <w:noProof/>
          <w:szCs w:val="24"/>
        </w:rPr>
        <w:t>[7]</w:t>
      </w:r>
      <w:r w:rsidRPr="00197C90">
        <w:rPr>
          <w:noProof/>
          <w:szCs w:val="24"/>
        </w:rPr>
        <w:tab/>
        <w:t xml:space="preserve">S. Ratnasamy, P. Francis, M. Handley, R. Karp, and S. Schenker, “A scalable content-addressable network,” </w:t>
      </w:r>
      <w:r w:rsidRPr="00197C90">
        <w:rPr>
          <w:i/>
          <w:iCs/>
          <w:noProof/>
          <w:szCs w:val="24"/>
        </w:rPr>
        <w:t>Comput. Commun. Rev.</w:t>
      </w:r>
      <w:r w:rsidRPr="00197C90">
        <w:rPr>
          <w:noProof/>
          <w:szCs w:val="24"/>
        </w:rPr>
        <w:t>, vol. 31, no. 4, pp. 161–172, 2001, doi: 10.1145/964723.383072.</w:t>
      </w:r>
    </w:p>
    <w:p w:rsidR="00197C90" w:rsidRPr="00197C90" w:rsidRDefault="00197C90" w:rsidP="00197C90">
      <w:pPr>
        <w:autoSpaceDE w:val="0"/>
        <w:adjustRightInd w:val="0"/>
        <w:spacing w:line="240" w:lineRule="exact"/>
        <w:ind w:left="640" w:hanging="640"/>
        <w:rPr>
          <w:noProof/>
          <w:szCs w:val="24"/>
        </w:rPr>
      </w:pPr>
      <w:r w:rsidRPr="00197C90">
        <w:rPr>
          <w:noProof/>
          <w:szCs w:val="24"/>
        </w:rPr>
        <w:t>[8]</w:t>
      </w:r>
      <w:r w:rsidRPr="00197C90">
        <w:rPr>
          <w:noProof/>
          <w:szCs w:val="24"/>
        </w:rPr>
        <w:tab/>
        <w:t xml:space="preserve">I. Stoica, R. Morris, D. Karger, M. F. Kaashoek, and H. Balakrishnan, “Chord: A scalable peer-to-peer lookup service for internet applications,” </w:t>
      </w:r>
      <w:r w:rsidRPr="00197C90">
        <w:rPr>
          <w:i/>
          <w:iCs/>
          <w:noProof/>
          <w:szCs w:val="24"/>
        </w:rPr>
        <w:t>Comput. Commun. Rev.</w:t>
      </w:r>
      <w:r w:rsidRPr="00197C90">
        <w:rPr>
          <w:noProof/>
          <w:szCs w:val="24"/>
        </w:rPr>
        <w:t>, vol. 31, no. 4, pp. 149–160, 2001, doi: 10.1145/964723.383071.</w:t>
      </w:r>
    </w:p>
    <w:p w:rsidR="00197C90" w:rsidRPr="00197C90" w:rsidRDefault="00197C90" w:rsidP="00197C90">
      <w:pPr>
        <w:autoSpaceDE w:val="0"/>
        <w:adjustRightInd w:val="0"/>
        <w:spacing w:line="240" w:lineRule="exact"/>
        <w:ind w:left="640" w:hanging="640"/>
        <w:rPr>
          <w:noProof/>
          <w:szCs w:val="24"/>
        </w:rPr>
      </w:pPr>
      <w:r w:rsidRPr="00197C90">
        <w:rPr>
          <w:noProof/>
          <w:szCs w:val="24"/>
        </w:rPr>
        <w:t>[9]</w:t>
      </w:r>
      <w:r w:rsidRPr="00197C90">
        <w:rPr>
          <w:noProof/>
          <w:szCs w:val="24"/>
        </w:rPr>
        <w:tab/>
        <w:t xml:space="preserve">I. Stoica </w:t>
      </w:r>
      <w:r w:rsidRPr="00197C90">
        <w:rPr>
          <w:i/>
          <w:iCs/>
          <w:noProof/>
          <w:szCs w:val="24"/>
        </w:rPr>
        <w:t>et al.</w:t>
      </w:r>
      <w:r w:rsidRPr="00197C90">
        <w:rPr>
          <w:noProof/>
          <w:szCs w:val="24"/>
        </w:rPr>
        <w:t>, “Chord: A Scalable Peer-to-peer Lookup Protocol for Internet Applications,” 2001.</w:t>
      </w:r>
    </w:p>
    <w:p w:rsidR="00197C90" w:rsidRPr="00197C90" w:rsidRDefault="00197C90" w:rsidP="00197C90">
      <w:pPr>
        <w:autoSpaceDE w:val="0"/>
        <w:adjustRightInd w:val="0"/>
        <w:spacing w:line="240" w:lineRule="exact"/>
        <w:ind w:left="640" w:hanging="640"/>
        <w:rPr>
          <w:noProof/>
          <w:szCs w:val="24"/>
        </w:rPr>
      </w:pPr>
      <w:r w:rsidRPr="00197C90">
        <w:rPr>
          <w:noProof/>
          <w:szCs w:val="24"/>
        </w:rPr>
        <w:t>[10]</w:t>
      </w:r>
      <w:r w:rsidRPr="00197C90">
        <w:rPr>
          <w:noProof/>
          <w:szCs w:val="24"/>
        </w:rPr>
        <w:tab/>
        <w:t xml:space="preserve">P. Maymounkov and D. Mazières, “Kademlia: A peer-to-peer information system based on the XOR metric,” </w:t>
      </w:r>
      <w:r w:rsidRPr="00197C90">
        <w:rPr>
          <w:i/>
          <w:iCs/>
          <w:noProof/>
          <w:szCs w:val="24"/>
        </w:rPr>
        <w:t>Lect. Notes Comput. Sci. (including Subser. Lect. Notes Artif. Intell. Lect. Notes Bioinformatics)</w:t>
      </w:r>
      <w:r w:rsidRPr="00197C90">
        <w:rPr>
          <w:noProof/>
          <w:szCs w:val="24"/>
        </w:rPr>
        <w:t>, vol. 2429, pp. 53–65, 2002.</w:t>
      </w:r>
    </w:p>
    <w:p w:rsidR="00197C90" w:rsidRPr="00197C90" w:rsidRDefault="00197C90" w:rsidP="00197C90">
      <w:pPr>
        <w:autoSpaceDE w:val="0"/>
        <w:adjustRightInd w:val="0"/>
        <w:spacing w:line="240" w:lineRule="exact"/>
        <w:ind w:left="640" w:hanging="640"/>
        <w:rPr>
          <w:noProof/>
          <w:szCs w:val="24"/>
        </w:rPr>
      </w:pPr>
      <w:r w:rsidRPr="00197C90">
        <w:rPr>
          <w:noProof/>
          <w:szCs w:val="24"/>
        </w:rPr>
        <w:t>[11]</w:t>
      </w:r>
      <w:r w:rsidRPr="00197C90">
        <w:rPr>
          <w:noProof/>
          <w:szCs w:val="24"/>
        </w:rPr>
        <w:tab/>
        <w:t>P. K. Gummadi, S. Saroiu, and S. D. Gribble, “A measurement study of Napster and Gnutella as examples of peer-to-peer file sharing systems,” vol. 32, no. 1, pp. 82–82, doi: 10.1145/510726.510756.</w:t>
      </w:r>
    </w:p>
    <w:p w:rsidR="00197C90" w:rsidRPr="00197C90" w:rsidRDefault="00197C90" w:rsidP="00197C90">
      <w:pPr>
        <w:autoSpaceDE w:val="0"/>
        <w:adjustRightInd w:val="0"/>
        <w:spacing w:line="240" w:lineRule="exact"/>
        <w:ind w:left="640" w:hanging="640"/>
        <w:rPr>
          <w:noProof/>
          <w:szCs w:val="24"/>
        </w:rPr>
      </w:pPr>
      <w:r w:rsidRPr="00197C90">
        <w:rPr>
          <w:noProof/>
          <w:szCs w:val="24"/>
        </w:rPr>
        <w:t>[12]</w:t>
      </w:r>
      <w:r w:rsidRPr="00197C90">
        <w:rPr>
          <w:noProof/>
          <w:szCs w:val="24"/>
        </w:rPr>
        <w:tab/>
        <w:t xml:space="preserve">J. Aspnes and G. Shah, “Skip graphs,” </w:t>
      </w:r>
      <w:r w:rsidRPr="00197C90">
        <w:rPr>
          <w:i/>
          <w:iCs/>
          <w:noProof/>
          <w:szCs w:val="24"/>
        </w:rPr>
        <w:t>ACM Trans. Algorithms</w:t>
      </w:r>
      <w:r w:rsidRPr="00197C90">
        <w:rPr>
          <w:noProof/>
          <w:szCs w:val="24"/>
        </w:rPr>
        <w:t>, vol. 3, no. 4, pp. 37-es, doi: 10.1145/1290672.1290674.</w:t>
      </w:r>
    </w:p>
    <w:p w:rsidR="00197C90" w:rsidRPr="00197C90" w:rsidRDefault="00197C90" w:rsidP="00197C90">
      <w:pPr>
        <w:autoSpaceDE w:val="0"/>
        <w:adjustRightInd w:val="0"/>
        <w:spacing w:line="240" w:lineRule="exact"/>
        <w:ind w:left="640" w:hanging="640"/>
        <w:rPr>
          <w:noProof/>
        </w:rPr>
      </w:pPr>
      <w:r w:rsidRPr="00197C90">
        <w:rPr>
          <w:noProof/>
          <w:szCs w:val="24"/>
        </w:rPr>
        <w:t>[13]</w:t>
      </w:r>
      <w:r w:rsidRPr="00197C90">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rsidR="000D05EE" w:rsidRDefault="00457CFF">
      <w:pPr>
        <w:pStyle w:val="Standard"/>
        <w:ind w:firstLine="0"/>
      </w:pPr>
      <w:r>
        <w:fldChar w:fldCharType="end"/>
      </w:r>
    </w:p>
    <w:p w:rsidR="000D05EE" w:rsidRDefault="000D05EE">
      <w:pPr>
        <w:pStyle w:val="Standard"/>
      </w:pPr>
    </w:p>
    <w:p w:rsidR="000D05EE" w:rsidRDefault="000D05EE">
      <w:pPr>
        <w:pStyle w:val="Standard"/>
      </w:pPr>
    </w:p>
    <w:sectPr w:rsidR="000D05EE">
      <w:type w:val="continuous"/>
      <w:pgSz w:w="11906" w:h="16838"/>
      <w:pgMar w:top="2268" w:right="2268" w:bottom="2268" w:left="2268"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292F" w:rsidRDefault="007F292F">
      <w:r>
        <w:separator/>
      </w:r>
    </w:p>
  </w:endnote>
  <w:endnote w:type="continuationSeparator" w:id="0">
    <w:p w:rsidR="007F292F" w:rsidRDefault="007F29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charset w:val="00"/>
    <w:family w:val="auto"/>
    <w:pitch w:val="variable"/>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1842" w:rsidRDefault="005B1842">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1842" w:rsidRDefault="005B18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1842" w:rsidRDefault="005B184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1842" w:rsidRDefault="005B18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292F" w:rsidRDefault="007F292F">
      <w:r>
        <w:rPr>
          <w:color w:val="000000"/>
        </w:rPr>
        <w:separator/>
      </w:r>
    </w:p>
  </w:footnote>
  <w:footnote w:type="continuationSeparator" w:id="0">
    <w:p w:rsidR="007F292F" w:rsidRDefault="007F29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1"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4"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5"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6"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7"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8"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5"/>
  </w:num>
  <w:num w:numId="2">
    <w:abstractNumId w:val="6"/>
  </w:num>
  <w:num w:numId="3">
    <w:abstractNumId w:val="4"/>
  </w:num>
  <w:num w:numId="4">
    <w:abstractNumId w:val="3"/>
  </w:num>
  <w:num w:numId="5">
    <w:abstractNumId w:val="0"/>
  </w:num>
  <w:num w:numId="6">
    <w:abstractNumId w:val="3"/>
    <w:lvlOverride w:ilvl="0">
      <w:startOverride w:val="1"/>
    </w:lvlOverride>
  </w:num>
  <w:num w:numId="7">
    <w:abstractNumId w:val="7"/>
  </w:num>
  <w:num w:numId="8">
    <w:abstractNumId w:val="2"/>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10375"/>
    <w:rsid w:val="00050478"/>
    <w:rsid w:val="000D05EE"/>
    <w:rsid w:val="000D7EDC"/>
    <w:rsid w:val="000E40AE"/>
    <w:rsid w:val="00110F63"/>
    <w:rsid w:val="0015240A"/>
    <w:rsid w:val="0015284D"/>
    <w:rsid w:val="0016462C"/>
    <w:rsid w:val="001657C0"/>
    <w:rsid w:val="001751CB"/>
    <w:rsid w:val="00196CE4"/>
    <w:rsid w:val="00197C90"/>
    <w:rsid w:val="001D5CCF"/>
    <w:rsid w:val="00200094"/>
    <w:rsid w:val="002319BA"/>
    <w:rsid w:val="00283237"/>
    <w:rsid w:val="002E758E"/>
    <w:rsid w:val="003028AD"/>
    <w:rsid w:val="0033184F"/>
    <w:rsid w:val="003564F0"/>
    <w:rsid w:val="00372B83"/>
    <w:rsid w:val="00372CCA"/>
    <w:rsid w:val="00375B67"/>
    <w:rsid w:val="0039230D"/>
    <w:rsid w:val="0039780F"/>
    <w:rsid w:val="003F562A"/>
    <w:rsid w:val="003F6657"/>
    <w:rsid w:val="00442074"/>
    <w:rsid w:val="00457CFF"/>
    <w:rsid w:val="00463E43"/>
    <w:rsid w:val="00495714"/>
    <w:rsid w:val="004A1539"/>
    <w:rsid w:val="004F5828"/>
    <w:rsid w:val="00501018"/>
    <w:rsid w:val="00522AD7"/>
    <w:rsid w:val="00542548"/>
    <w:rsid w:val="005450CB"/>
    <w:rsid w:val="0058319E"/>
    <w:rsid w:val="00584AD3"/>
    <w:rsid w:val="005B1842"/>
    <w:rsid w:val="005C2412"/>
    <w:rsid w:val="005C7A62"/>
    <w:rsid w:val="0061192F"/>
    <w:rsid w:val="00687250"/>
    <w:rsid w:val="006C202C"/>
    <w:rsid w:val="006F1DA7"/>
    <w:rsid w:val="00713AA2"/>
    <w:rsid w:val="00714A75"/>
    <w:rsid w:val="0073070E"/>
    <w:rsid w:val="00742685"/>
    <w:rsid w:val="00785721"/>
    <w:rsid w:val="00787F3B"/>
    <w:rsid w:val="007F12D8"/>
    <w:rsid w:val="007F292F"/>
    <w:rsid w:val="007F4374"/>
    <w:rsid w:val="007F4F69"/>
    <w:rsid w:val="008768A0"/>
    <w:rsid w:val="008D1C9B"/>
    <w:rsid w:val="00905D71"/>
    <w:rsid w:val="0091689F"/>
    <w:rsid w:val="00953709"/>
    <w:rsid w:val="009704B2"/>
    <w:rsid w:val="00A01536"/>
    <w:rsid w:val="00A053C6"/>
    <w:rsid w:val="00A77901"/>
    <w:rsid w:val="00A8605D"/>
    <w:rsid w:val="00A93B4F"/>
    <w:rsid w:val="00AC2CFD"/>
    <w:rsid w:val="00AC39E0"/>
    <w:rsid w:val="00AD5604"/>
    <w:rsid w:val="00AF1788"/>
    <w:rsid w:val="00B0057A"/>
    <w:rsid w:val="00B21F36"/>
    <w:rsid w:val="00B45FFE"/>
    <w:rsid w:val="00B56049"/>
    <w:rsid w:val="00BC3C15"/>
    <w:rsid w:val="00BD22F1"/>
    <w:rsid w:val="00C02368"/>
    <w:rsid w:val="00C30AC3"/>
    <w:rsid w:val="00C31E74"/>
    <w:rsid w:val="00C4431C"/>
    <w:rsid w:val="00C47FD4"/>
    <w:rsid w:val="00C57153"/>
    <w:rsid w:val="00C76471"/>
    <w:rsid w:val="00C833C4"/>
    <w:rsid w:val="00CD6751"/>
    <w:rsid w:val="00D150C3"/>
    <w:rsid w:val="00D71A36"/>
    <w:rsid w:val="00D75A1F"/>
    <w:rsid w:val="00DB1975"/>
    <w:rsid w:val="00DB264B"/>
    <w:rsid w:val="00DD71BB"/>
    <w:rsid w:val="00E235DA"/>
    <w:rsid w:val="00EB54CE"/>
    <w:rsid w:val="00EC1FA5"/>
    <w:rsid w:val="00EC25B7"/>
    <w:rsid w:val="00F03571"/>
    <w:rsid w:val="00F16062"/>
    <w:rsid w:val="00F91D9B"/>
    <w:rsid w:val="00F92672"/>
    <w:rsid w:val="00F962A2"/>
    <w:rsid w:val="00FA2EB3"/>
    <w:rsid w:val="00FC79E0"/>
    <w:rsid w:val="00FF00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AA4413"/>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semiHidden/>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5271A4-D9C9-434E-83BE-C829A198A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TotalTime>
  <Pages>19</Pages>
  <Words>6840</Words>
  <Characters>38989</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45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67</cp:revision>
  <dcterms:created xsi:type="dcterms:W3CDTF">2020-07-23T11:38:00Z</dcterms:created>
  <dcterms:modified xsi:type="dcterms:W3CDTF">2020-08-13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